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6D76CB" w14:textId="7EB85178" w:rsidR="002A307B" w:rsidRDefault="00C15929" w:rsidP="005E13E5">
      <w:pPr>
        <w:rPr>
          <w:color w:val="FF0000"/>
        </w:rPr>
      </w:pPr>
      <w:r>
        <w:t xml:space="preserve">Word count (excluding tables and figures): </w:t>
      </w:r>
      <w:r w:rsidR="002A307B">
        <w:t xml:space="preserve"> </w:t>
      </w:r>
      <w:r w:rsidR="00540B2E" w:rsidRPr="00540B2E">
        <w:rPr>
          <w:color w:val="FF0000"/>
        </w:rPr>
        <w:t>aim for 1200-1500 words.</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 xml:space="preserve">on’t just list what authors have done in the past (e.g., Smith 2009 did </w:t>
      </w:r>
      <w:proofErr w:type="gramStart"/>
      <w:r w:rsidRPr="003D1273">
        <w:rPr>
          <w:i/>
          <w:iCs/>
          <w:sz w:val="20"/>
          <w:szCs w:val="20"/>
        </w:rPr>
        <w:t>x</w:t>
      </w:r>
      <w:proofErr w:type="gramEnd"/>
      <w:r w:rsidRPr="003D1273">
        <w:rPr>
          <w:i/>
          <w:iCs/>
          <w:sz w:val="20"/>
          <w:szCs w:val="20"/>
        </w:rPr>
        <w:t xml:space="preserve">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p w14:paraId="282C7098" w14:textId="77777777" w:rsidR="003608A7" w:rsidRPr="003608A7" w:rsidRDefault="003608A7" w:rsidP="005E13E5">
      <w:pPr>
        <w:rPr>
          <w:sz w:val="20"/>
          <w:szCs w:val="20"/>
        </w:rPr>
      </w:pPr>
    </w:p>
    <w:p w14:paraId="7AE76C22" w14:textId="106F496B" w:rsidR="00C61E47" w:rsidRDefault="00424424" w:rsidP="00C61E47">
      <w:pPr>
        <w:pStyle w:val="Heading2"/>
      </w:pPr>
      <w:r>
        <w:t>Literature Review</w:t>
      </w:r>
    </w:p>
    <w:p w14:paraId="43527B7E" w14:textId="439506E6" w:rsidR="00C61E47" w:rsidRDefault="00982EB0" w:rsidP="00C61E47">
      <w:pPr>
        <w:pStyle w:val="Heading3"/>
      </w:pPr>
      <w:r>
        <w:t>Introduction</w:t>
      </w:r>
    </w:p>
    <w:p w14:paraId="1D6622A0" w14:textId="1DCDAF0F" w:rsidR="00275FD9" w:rsidRPr="00C61E47" w:rsidRDefault="00CA4505" w:rsidP="00C61E47">
      <w:r>
        <w:t>This literature review provides an overview of the concept of agricultural dependent population, the implications of deriving agricultural populations from census or alternative data sources</w:t>
      </w:r>
      <w:r w:rsidR="00982EB0">
        <w:t>, and how this concept is relevant to research and development work in the case study context of India</w:t>
      </w:r>
      <w:r>
        <w:t xml:space="preserve">. The second section introduces spatial disaggregation methodologies, historical development, and applications, particularly regarding gridded population estimates of the world. </w:t>
      </w:r>
      <w:r w:rsidR="00982EB0">
        <w:t xml:space="preserve">Finally, the review highlights how this thesis addresses a gap in the literature and how the work is situated within the broader scholarship around spatial disaggregation estimates. </w:t>
      </w:r>
    </w:p>
    <w:p w14:paraId="3956E7BE" w14:textId="56053745" w:rsidR="00954694" w:rsidRPr="00954694" w:rsidRDefault="00424424" w:rsidP="00954694">
      <w:pPr>
        <w:pStyle w:val="Heading3"/>
      </w:pPr>
      <w:r>
        <w:t>Agricultural Dependent Populations</w:t>
      </w:r>
    </w:p>
    <w:p w14:paraId="30E7A218" w14:textId="4DB084FD"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E96BE8">
        <w:t>52</w:t>
      </w:r>
      <w:r w:rsidR="00296D7E">
        <w:t xml:space="preserve">% </w:t>
      </w:r>
      <w:r w:rsidR="00E96BE8">
        <w:t xml:space="preserve">of workers </w:t>
      </w:r>
      <w:r w:rsidR="00296D7E">
        <w:t>estimated to be dependent on agriculture for a living</w:t>
      </w:r>
      <w:r w:rsidR="002B000E">
        <w:t xml:space="preserve">, </w:t>
      </w:r>
      <w:r w:rsidR="00E96BE8">
        <w:t xml:space="preserve">rising to 70% in rural households, and </w:t>
      </w:r>
      <w:r w:rsidR="00296D7E">
        <w:t>predominantly in small</w:t>
      </w:r>
      <w:r w:rsidR="00E96BE8">
        <w:t xml:space="preserve"> and subsistence</w:t>
      </w:r>
      <w:r w:rsidR="00296D7E">
        <w:t xml:space="preserve"> farms </w:t>
      </w:r>
      <w:r w:rsidR="00E96BE8">
        <w:fldChar w:fldCharType="begin"/>
      </w:r>
      <w:r w:rsidR="002B000E">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E96BE8">
        <w:fldChar w:fldCharType="separate"/>
      </w:r>
      <w:r w:rsidR="002B000E" w:rsidRPr="002B000E">
        <w:rPr>
          <w:rFonts w:ascii="Arial" w:hAnsi="Arial" w:cs="Arial"/>
        </w:rPr>
        <w:t>(Census of India, 2011; FAO, 2023)</w:t>
      </w:r>
      <w:r w:rsidR="00E96BE8">
        <w:fldChar w:fldCharType="end"/>
      </w:r>
      <w:r w:rsidR="00296D7E">
        <w:t xml:space="preserve">. Agricultural populations in India typically face high rates of poverty and instability, and are identified by the World Bank as a key target for development funding </w:t>
      </w:r>
      <w:r w:rsidR="00804F81">
        <w:fldChar w:fldCharType="begin"/>
      </w:r>
      <w:r w:rsidR="00804F81">
        <w:instrText xml:space="preserve"> ADDIN ZOTERO_ITEM CSL_CITATION {"citationID":"Sh6wMSN2","properties":{"formattedCitation":"(World Bank, 2023)","plainCitation":"(World Bank, 2023)","noteIndex":0},"citationItems":[{"id":5508,"uris":["http://zotero.org/users/10222370/items/K7JQE8B9"],"itemData":{"id":5508,"type":"webpage","abstract":"Agriculture can help reduce poverty for 75% of the world's poor, who live in rural areas and work mainly in farming. It can raise incomes, improve food security and benefit the environment. The World Bank Group is a leading financier of agriculture, with $8.1 billion in new commitments in 2013.","container-title":"World Bank","genre":"Text/HTML","language":"en","title":"Agriculture and Food","URL":"https://www.worldbank.org/en/topic/agriculture/overview","author":[{"literal":"World Bank"}],"accessed":{"date-parts":[["2023",5,22]]},"issued":{"date-parts":[["2023",3,31]]},"citation-key":"worldbankAgricultureFood2023"}}],"schema":"https://github.com/citation-style-language/schema/raw/master/csl-citation.json"} </w:instrText>
      </w:r>
      <w:r w:rsidR="00804F81">
        <w:fldChar w:fldCharType="separate"/>
      </w:r>
      <w:r w:rsidR="00804F81" w:rsidRPr="00804F81">
        <w:rPr>
          <w:rFonts w:ascii="Arial" w:hAnsi="Arial" w:cs="Arial"/>
        </w:rPr>
        <w:t>(World Bank, 2023)</w:t>
      </w:r>
      <w:r w:rsidR="00804F81">
        <w:fldChar w:fldCharType="end"/>
      </w:r>
      <w:r w:rsidR="00296D7E">
        <w:t>, especially in the context of increasing vulnerability due to the effects of climate change and increased variability of temperature and rainfall</w:t>
      </w:r>
      <w:r w:rsidR="00E100F3">
        <w:t xml:space="preserve"> </w:t>
      </w:r>
      <w:r w:rsidR="00E100F3">
        <w:fldChar w:fldCharType="begin"/>
      </w:r>
      <w:r w:rsidR="00D92C6B">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rsidR="00E100F3">
        <w:fldChar w:fldCharType="separate"/>
      </w:r>
      <w:r w:rsidR="00D92C6B" w:rsidRPr="00D92C6B">
        <w:rPr>
          <w:rFonts w:ascii="Arial" w:hAnsi="Arial" w:cs="Arial"/>
        </w:rPr>
        <w:t>(Anand, Kakumanu and Amarasinghe, 2019)</w:t>
      </w:r>
      <w:r w:rsidR="00E100F3">
        <w:fldChar w:fldCharType="end"/>
      </w:r>
      <w:r w:rsidR="00296D7E">
        <w:t xml:space="preserve">. </w:t>
      </w:r>
    </w:p>
    <w:p w14:paraId="5EDA2755" w14:textId="00921FEF" w:rsidR="009578B7" w:rsidRPr="00954694" w:rsidRDefault="00173E70" w:rsidP="009578B7">
      <w:r>
        <w:t>To support effective, context-specific development, it is necessary to understand the spatial distribution of this agricultural population.</w:t>
      </w:r>
      <w:r w:rsidR="002B000E">
        <w:t xml:space="preserve"> In contrast to total population, which skews towards urban areas, estimating rural and agricultural populations can provide an indication of demand </w:t>
      </w:r>
      <w:r w:rsidR="002B000E">
        <w:lastRenderedPageBreak/>
        <w:t xml:space="preserve">on specific resources, such as water for irrigation. </w:t>
      </w:r>
      <w:r w:rsidR="00901D29">
        <w:t>In India</w:t>
      </w:r>
      <w:r w:rsidR="002B000E">
        <w:t>,</w:t>
      </w:r>
      <w:r w:rsidR="00901D29">
        <w:t xml:space="preserve"> particularly in southern states of Andhra Pradesh, Tamil Nadu, and Karnataka,</w:t>
      </w:r>
      <w:r w:rsidR="002B000E">
        <w:t xml:space="preserve"> small scale irrigation has historically been managed through tank systems</w:t>
      </w:r>
      <w:r w:rsidR="002549B1">
        <w:t xml:space="preserve"> – traditional water storage reservoirs designed to harvest and store rainwater and surface runoff</w:t>
      </w:r>
      <w:r w:rsidR="00901D29">
        <w:t xml:space="preserve"> </w:t>
      </w:r>
      <w:r w:rsidR="00901D29">
        <w:fldChar w:fldCharType="begin"/>
      </w:r>
      <w:r w:rsidR="00901D2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901D29">
        <w:rPr>
          <w:rFonts w:ascii="Cambria Math" w:hAnsi="Cambria Math" w:cs="Cambria Math"/>
        </w:rPr>
        <w:instrText>∼</w:instrText>
      </w:r>
      <w:r w:rsidR="00901D2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901D29">
        <w:fldChar w:fldCharType="separate"/>
      </w:r>
      <w:r w:rsidR="00901D29" w:rsidRPr="00901D29">
        <w:rPr>
          <w:rFonts w:ascii="Arial" w:hAnsi="Arial" w:cs="Arial"/>
        </w:rPr>
        <w:t>(Mialhe, Gunnell and Mering, 2008)</w:t>
      </w:r>
      <w:r w:rsidR="00901D29">
        <w:fldChar w:fldCharType="end"/>
      </w:r>
      <w:r w:rsidR="002549B1">
        <w:t>.</w:t>
      </w:r>
      <w:r w:rsidR="009578B7">
        <w:t xml:space="preserve"> In many areas, these tanks have become degraded and are not functioning at their peak</w:t>
      </w:r>
      <w:r w:rsidR="00D92C6B">
        <w:t xml:space="preserve"> </w:t>
      </w:r>
      <w:r w:rsidR="00D92C6B">
        <w:fldChar w:fldCharType="begin"/>
      </w:r>
      <w:r w:rsidR="00D92C6B">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D92C6B">
        <w:fldChar w:fldCharType="separate"/>
      </w:r>
      <w:r w:rsidR="00D92C6B" w:rsidRPr="00D92C6B">
        <w:rPr>
          <w:rFonts w:ascii="Arial" w:hAnsi="Arial" w:cs="Arial"/>
        </w:rPr>
        <w:t>(Anand, Kakumanu and Amarasinghe, 2019)</w:t>
      </w:r>
      <w:r w:rsidR="00D92C6B">
        <w:fldChar w:fldCharType="end"/>
      </w:r>
      <w:r w:rsidR="009578B7">
        <w:t>. Rehabilitation of these degraded tanks is a relatively cheap and effective way to improve water security for agriculture in local communities, and</w:t>
      </w:r>
      <w:r w:rsidR="0044524C">
        <w:t xml:space="preserve"> improved irrigation can benefit </w:t>
      </w:r>
      <w:r w:rsidR="00CF132D">
        <w:t>cropping intensity</w:t>
      </w:r>
      <w:r w:rsidR="0044524C">
        <w:t xml:space="preserve"> and subsequently reduce pressure on forest cover </w:t>
      </w:r>
      <w:r w:rsidR="00CF132D">
        <w:t xml:space="preserve">being converted </w:t>
      </w:r>
      <w:r w:rsidR="0044524C">
        <w:t xml:space="preserve">into cultivated land </w:t>
      </w:r>
      <w:r w:rsidR="0044524C">
        <w:fldChar w:fldCharType="begin"/>
      </w:r>
      <w:r w:rsidR="0044524C">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44524C">
        <w:fldChar w:fldCharType="separate"/>
      </w:r>
      <w:r w:rsidR="0044524C" w:rsidRPr="0044524C">
        <w:rPr>
          <w:rFonts w:ascii="Arial" w:hAnsi="Arial" w:cs="Arial"/>
          <w:szCs w:val="24"/>
        </w:rPr>
        <w:t xml:space="preserve">(Meiyappan </w:t>
      </w:r>
      <w:r w:rsidR="0044524C" w:rsidRPr="0044524C">
        <w:rPr>
          <w:rFonts w:ascii="Arial" w:hAnsi="Arial" w:cs="Arial"/>
          <w:i/>
          <w:iCs/>
          <w:szCs w:val="24"/>
        </w:rPr>
        <w:t>et al.</w:t>
      </w:r>
      <w:r w:rsidR="0044524C" w:rsidRPr="0044524C">
        <w:rPr>
          <w:rFonts w:ascii="Arial" w:hAnsi="Arial" w:cs="Arial"/>
          <w:szCs w:val="24"/>
        </w:rPr>
        <w:t>, 2017)</w:t>
      </w:r>
      <w:r w:rsidR="0044524C">
        <w:fldChar w:fldCharType="end"/>
      </w:r>
      <w:r w:rsidR="0044524C">
        <w:t>.</w:t>
      </w:r>
      <w:r w:rsidR="009578B7">
        <w:t xml:space="preserve"> </w:t>
      </w:r>
      <w:r w:rsidR="0044524C">
        <w:t>Locating</w:t>
      </w:r>
      <w:r w:rsidR="009578B7">
        <w:t xml:space="preserve"> wh</w:t>
      </w:r>
      <w:r w:rsidR="00D92C6B">
        <w:t xml:space="preserve">ich tanks are in areas of high demand (high agricultural population) provides an evidence base to direct development efforts in areas to maximise </w:t>
      </w:r>
      <w:r w:rsidR="005109F6">
        <w:t>impact</w:t>
      </w:r>
      <w:r w:rsidR="00D92C6B">
        <w:t xml:space="preserve">. </w:t>
      </w:r>
    </w:p>
    <w:p w14:paraId="59789204" w14:textId="62FBA0DF" w:rsidR="007C27E8" w:rsidRPr="006D442B" w:rsidRDefault="007C27E8" w:rsidP="00D92C6B">
      <w:r w:rsidRPr="00BA2186">
        <w:rPr>
          <w:i/>
          <w:iCs/>
        </w:rPr>
        <w:t xml:space="preserve"> </w:t>
      </w:r>
      <w:r w:rsidR="006D442B">
        <w:t xml:space="preserve">The concept of an agricultural population and agricultural dependence is referenced somewhat often in the literature, but rarely is the topic addressed directly. Zarkovich </w:t>
      </w:r>
      <w:r w:rsidR="006D442B">
        <w:rPr>
          <w:i/>
          <w:iCs/>
        </w:rPr>
        <w:t>et al.</w:t>
      </w:r>
      <w:r w:rsidR="006D442B">
        <w:t xml:space="preserve"> </w:t>
      </w:r>
      <w:r w:rsidR="006D442B">
        <w:fldChar w:fldCharType="begin"/>
      </w:r>
      <w:r w:rsidR="006D442B">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rsidR="006D442B">
        <w:fldChar w:fldCharType="separate"/>
      </w:r>
      <w:r w:rsidR="006D442B" w:rsidRPr="006D442B">
        <w:rPr>
          <w:rFonts w:ascii="Arial" w:hAnsi="Arial" w:cs="Arial"/>
        </w:rPr>
        <w:t>(1976)</w:t>
      </w:r>
      <w:r w:rsidR="006D442B">
        <w:fldChar w:fldCharType="end"/>
      </w:r>
      <w:r w:rsidR="006D442B">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78203C74" w14:textId="0F11D0B8" w:rsidR="00C61E47" w:rsidRDefault="00C61E47" w:rsidP="00C61E47">
      <w:pPr>
        <w:pStyle w:val="Heading3"/>
      </w:pPr>
      <w:commentRangeStart w:id="0"/>
      <w:r>
        <w:t>Indian Context</w:t>
      </w:r>
      <w:commentRangeEnd w:id="0"/>
      <w:r w:rsidR="00774F9D">
        <w:rPr>
          <w:rStyle w:val="CommentReference"/>
          <w:rFonts w:asciiTheme="minorHAnsi" w:eastAsiaTheme="minorEastAsia" w:hAnsiTheme="minorHAnsi" w:cstheme="minorBidi"/>
          <w:b w:val="0"/>
          <w:spacing w:val="0"/>
        </w:rPr>
        <w:commentReference w:id="0"/>
      </w:r>
    </w:p>
    <w:p w14:paraId="50A5BB51" w14:textId="5AAA9232" w:rsidR="00901D29" w:rsidRPr="005109F6" w:rsidRDefault="0066661B" w:rsidP="00C61E47">
      <w:pPr>
        <w:rPr>
          <w:color w:val="4472C4" w:themeColor="accent1"/>
        </w:rPr>
      </w:pPr>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954694">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00954694"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5C3AD8" w:rsidRPr="005C3AD8">
        <w:t xml:space="preserve"> </w:t>
      </w:r>
      <w:r w:rsidR="005C3AD8">
        <w:t>are published at the district level</w:t>
      </w:r>
      <w:r w:rsidR="00901D29">
        <w:t>, the most recent being conducted in 2011.</w:t>
      </w:r>
    </w:p>
    <w:p w14:paraId="48A139C0" w14:textId="65A153FF" w:rsidR="005C3AD8" w:rsidRDefault="009C4229" w:rsidP="00C61E47">
      <w:r>
        <w:t xml:space="preserve">In census enumeration, urban areas are divided into four classes </w:t>
      </w:r>
      <w:r w:rsidR="00BB065F">
        <w:t>– wards, outgrowths, statutory towns, and census towns</w:t>
      </w:r>
      <w:r w:rsidR="00E61238">
        <w:t>, the latter being legally rural settlements that have been 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lastRenderedPageBreak/>
        <w:t>Classification of urban versus rural has implications for the estimation of population based on land cover classification.</w:t>
      </w:r>
    </w:p>
    <w:p w14:paraId="6B2D5823" w14:textId="18FF7503" w:rsidR="00C61E47" w:rsidRDefault="00C61E47" w:rsidP="00C61E47">
      <w:pPr>
        <w:pStyle w:val="Heading3"/>
      </w:pPr>
      <w:r>
        <w:t>Spatial Disaggregation</w:t>
      </w:r>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419B2546" w:rsidR="00F92E1F" w:rsidRDefault="00F544E9" w:rsidP="00C61E47">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967305">
        <w:t xml:space="preserve">Table 1 provides a summary of current global grid models and their key characteristics. </w:t>
      </w:r>
    </w:p>
    <w:p w14:paraId="79C39997" w14:textId="6108EB79" w:rsidR="00FB3596" w:rsidRDefault="00FB3596" w:rsidP="00FB3596">
      <w:pPr>
        <w:pStyle w:val="Caption"/>
        <w:keepNext/>
      </w:pPr>
      <w:r>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t>: Selected World Population Grid Datasets</w:t>
      </w:r>
      <w:r w:rsidR="009C1B12">
        <w:t xml:space="preserve">, adapted from </w:t>
      </w:r>
      <w:proofErr w:type="spellStart"/>
      <w:r w:rsidR="009C1B12">
        <w:t>Leyk</w:t>
      </w:r>
      <w:proofErr w:type="spellEnd"/>
      <w:r w:rsidR="009C1B12">
        <w:t xml:space="preserve">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785ACB" w14:paraId="02C08376" w14:textId="77777777" w:rsidTr="00785ACB">
        <w:tc>
          <w:tcPr>
            <w:tcW w:w="1178" w:type="pct"/>
            <w:tcBorders>
              <w:top w:val="single" w:sz="8" w:space="0" w:color="auto"/>
              <w:bottom w:val="single" w:sz="8" w:space="0" w:color="auto"/>
            </w:tcBorders>
          </w:tcPr>
          <w:p w14:paraId="3CAC9039" w14:textId="44534046" w:rsidR="00FB3596" w:rsidRPr="00FB3596" w:rsidRDefault="00FB3596" w:rsidP="00FB3596">
            <w:pPr>
              <w:pStyle w:val="TableText"/>
              <w:rPr>
                <w:b/>
                <w:bCs/>
              </w:rPr>
            </w:pPr>
            <w:r w:rsidRPr="00FB3596">
              <w:rPr>
                <w:b/>
                <w:bCs/>
              </w:rPr>
              <w:t>Dataset</w:t>
            </w:r>
          </w:p>
        </w:tc>
        <w:tc>
          <w:tcPr>
            <w:tcW w:w="786" w:type="pct"/>
            <w:tcBorders>
              <w:top w:val="single" w:sz="8" w:space="0" w:color="auto"/>
              <w:bottom w:val="single" w:sz="8" w:space="0" w:color="auto"/>
            </w:tcBorders>
          </w:tcPr>
          <w:p w14:paraId="4325A1E4" w14:textId="15D2C3D6" w:rsidR="00FB3596" w:rsidRPr="00FB3596" w:rsidRDefault="00FB3596" w:rsidP="00FB3596">
            <w:pPr>
              <w:pStyle w:val="TableText"/>
              <w:rPr>
                <w:b/>
                <w:bCs/>
              </w:rPr>
            </w:pPr>
            <w:r w:rsidRPr="00FB3596">
              <w:rPr>
                <w:b/>
                <w:bCs/>
              </w:rPr>
              <w:t>Source</w:t>
            </w:r>
          </w:p>
        </w:tc>
        <w:tc>
          <w:tcPr>
            <w:tcW w:w="706" w:type="pct"/>
            <w:tcBorders>
              <w:top w:val="single" w:sz="8" w:space="0" w:color="auto"/>
              <w:bottom w:val="single" w:sz="8" w:space="0" w:color="auto"/>
            </w:tcBorders>
          </w:tcPr>
          <w:p w14:paraId="15C070BC" w14:textId="55882E1A" w:rsidR="00FB3596" w:rsidRPr="00FB3596" w:rsidRDefault="00FB3596" w:rsidP="00FB3596">
            <w:pPr>
              <w:pStyle w:val="TableText"/>
              <w:rPr>
                <w:b/>
                <w:bCs/>
              </w:rPr>
            </w:pPr>
            <w:r w:rsidRPr="00FB3596">
              <w:rPr>
                <w:b/>
                <w:bCs/>
              </w:rPr>
              <w:t>Method</w:t>
            </w:r>
          </w:p>
        </w:tc>
        <w:tc>
          <w:tcPr>
            <w:tcW w:w="707" w:type="pct"/>
            <w:tcBorders>
              <w:top w:val="single" w:sz="8" w:space="0" w:color="auto"/>
              <w:bottom w:val="single" w:sz="8" w:space="0" w:color="auto"/>
            </w:tcBorders>
          </w:tcPr>
          <w:p w14:paraId="12B1AC06" w14:textId="65501AAF" w:rsidR="00FB3596" w:rsidRPr="00FB3596" w:rsidRDefault="00FB3596" w:rsidP="00FB3596">
            <w:pPr>
              <w:pStyle w:val="TableText"/>
              <w:rPr>
                <w:b/>
                <w:bCs/>
              </w:rPr>
            </w:pPr>
            <w:r w:rsidRPr="00FB3596">
              <w:rPr>
                <w:b/>
                <w:bCs/>
              </w:rPr>
              <w:t>Spatial Resolution</w:t>
            </w:r>
          </w:p>
        </w:tc>
        <w:tc>
          <w:tcPr>
            <w:tcW w:w="1623" w:type="pct"/>
            <w:tcBorders>
              <w:top w:val="single" w:sz="8" w:space="0" w:color="auto"/>
              <w:bottom w:val="single" w:sz="8" w:space="0" w:color="auto"/>
            </w:tcBorders>
          </w:tcPr>
          <w:p w14:paraId="22CF8E1E" w14:textId="69657879" w:rsidR="00FB3596" w:rsidRPr="00FB3596" w:rsidRDefault="00FB3596" w:rsidP="00FB3596">
            <w:pPr>
              <w:pStyle w:val="TableText"/>
              <w:rPr>
                <w:b/>
                <w:bCs/>
              </w:rPr>
            </w:pPr>
            <w:r w:rsidRPr="00FB3596">
              <w:rPr>
                <w:b/>
                <w:bCs/>
              </w:rPr>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9C1B12">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9C1B12">
            <w:pPr>
              <w:pStyle w:val="TableText"/>
              <w:rPr>
                <w:vertAlign w:val="superscript"/>
              </w:rPr>
            </w:pPr>
            <w:proofErr w:type="spellStart"/>
            <w:r>
              <w:t>CIESIN</w:t>
            </w:r>
            <w:r w:rsidR="009C1B12">
              <w:rPr>
                <w:vertAlign w:val="superscript"/>
              </w:rPr>
              <w:t>a</w:t>
            </w:r>
            <w:proofErr w:type="spellEnd"/>
          </w:p>
        </w:tc>
        <w:tc>
          <w:tcPr>
            <w:tcW w:w="706" w:type="pct"/>
            <w:tcBorders>
              <w:top w:val="single" w:sz="8" w:space="0" w:color="auto"/>
            </w:tcBorders>
          </w:tcPr>
          <w:p w14:paraId="50F4D1A9" w14:textId="459A083F" w:rsidR="00FB3596" w:rsidRDefault="00FB3596" w:rsidP="009C1B12">
            <w:pPr>
              <w:pStyle w:val="TableText"/>
            </w:pPr>
            <w:r>
              <w:t>Areal weighting</w:t>
            </w:r>
          </w:p>
        </w:tc>
        <w:tc>
          <w:tcPr>
            <w:tcW w:w="707" w:type="pct"/>
            <w:tcBorders>
              <w:top w:val="single" w:sz="8" w:space="0" w:color="auto"/>
            </w:tcBorders>
          </w:tcPr>
          <w:p w14:paraId="5B1C2206" w14:textId="6BE1ABF1" w:rsidR="00FB3596" w:rsidRDefault="00FB3596" w:rsidP="009C1B12">
            <w:pPr>
              <w:pStyle w:val="TableText"/>
            </w:pPr>
            <w:r>
              <w:t>1km</w:t>
            </w:r>
          </w:p>
        </w:tc>
        <w:tc>
          <w:tcPr>
            <w:tcW w:w="1623" w:type="pct"/>
            <w:tcBorders>
              <w:top w:val="single" w:sz="8" w:space="0" w:color="auto"/>
            </w:tcBorders>
          </w:tcPr>
          <w:p w14:paraId="29A2769D" w14:textId="1B1B41B0" w:rsidR="00FB3596" w:rsidRDefault="009C1B12" w:rsidP="009C1B12">
            <w:pPr>
              <w:pStyle w:val="TableText"/>
            </w:pPr>
            <w:r>
              <w:t>Water bodies</w:t>
            </w:r>
          </w:p>
        </w:tc>
      </w:tr>
      <w:tr w:rsidR="00785ACB" w14:paraId="7C749E29" w14:textId="77777777" w:rsidTr="00785ACB">
        <w:tc>
          <w:tcPr>
            <w:tcW w:w="1178" w:type="pct"/>
          </w:tcPr>
          <w:p w14:paraId="53F77CD2" w14:textId="224693C2" w:rsidR="00FB3596" w:rsidRDefault="00FB3596" w:rsidP="009C1B12">
            <w:pPr>
              <w:pStyle w:val="TableText"/>
            </w:pPr>
            <w:r>
              <w:t>Global Human Settlement Layer – Population (GHS-POP)</w:t>
            </w:r>
          </w:p>
        </w:tc>
        <w:tc>
          <w:tcPr>
            <w:tcW w:w="786" w:type="pct"/>
          </w:tcPr>
          <w:p w14:paraId="587C682B" w14:textId="4BEAE097" w:rsidR="00FB3596" w:rsidRPr="009C1B12" w:rsidRDefault="00FB3596" w:rsidP="009C1B12">
            <w:pPr>
              <w:pStyle w:val="TableText"/>
              <w:rPr>
                <w:vertAlign w:val="superscript"/>
              </w:rPr>
            </w:pPr>
            <w:proofErr w:type="spellStart"/>
            <w:r>
              <w:t>JRC</w:t>
            </w:r>
            <w:r w:rsidR="009C1B12">
              <w:rPr>
                <w:vertAlign w:val="superscript"/>
              </w:rPr>
              <w:t>b</w:t>
            </w:r>
            <w:proofErr w:type="spellEnd"/>
            <w:r>
              <w:t xml:space="preserve"> and </w:t>
            </w:r>
            <w:proofErr w:type="spellStart"/>
            <w:r>
              <w:t>CIESIN</w:t>
            </w:r>
            <w:r w:rsidR="009C1B12">
              <w:rPr>
                <w:vertAlign w:val="superscript"/>
              </w:rPr>
              <w:t>a</w:t>
            </w:r>
            <w:proofErr w:type="spellEnd"/>
          </w:p>
        </w:tc>
        <w:tc>
          <w:tcPr>
            <w:tcW w:w="706" w:type="pct"/>
          </w:tcPr>
          <w:p w14:paraId="37B51855" w14:textId="3EE1F9C1" w:rsidR="00FB3596" w:rsidRDefault="00FB3596" w:rsidP="009C1B12">
            <w:pPr>
              <w:pStyle w:val="TableText"/>
            </w:pPr>
            <w:r>
              <w:t>Dasymetric</w:t>
            </w:r>
          </w:p>
        </w:tc>
        <w:tc>
          <w:tcPr>
            <w:tcW w:w="707" w:type="pct"/>
          </w:tcPr>
          <w:p w14:paraId="39733F22" w14:textId="5B3D668C" w:rsidR="00FB3596" w:rsidRDefault="00FB3596" w:rsidP="009C1B12">
            <w:pPr>
              <w:pStyle w:val="TableText"/>
            </w:pPr>
            <w:r>
              <w:t>250m</w:t>
            </w:r>
          </w:p>
        </w:tc>
        <w:tc>
          <w:tcPr>
            <w:tcW w:w="1623" w:type="pct"/>
          </w:tcPr>
          <w:p w14:paraId="4C8D2A16" w14:textId="11D1E466" w:rsidR="00FB3596" w:rsidRDefault="009C1B12" w:rsidP="009C1B12">
            <w:pPr>
              <w:pStyle w:val="TableText"/>
            </w:pPr>
            <w:r>
              <w:t>Built structures</w:t>
            </w:r>
          </w:p>
        </w:tc>
      </w:tr>
      <w:tr w:rsidR="00785ACB" w14:paraId="500E2960" w14:textId="77777777" w:rsidTr="00785ACB">
        <w:tc>
          <w:tcPr>
            <w:tcW w:w="1178" w:type="pct"/>
          </w:tcPr>
          <w:p w14:paraId="20E498D0" w14:textId="37BF9734" w:rsidR="00FB3596" w:rsidRDefault="00FB3596" w:rsidP="009C1B12">
            <w:pPr>
              <w:pStyle w:val="TableText"/>
            </w:pPr>
            <w:r>
              <w:t>WorldPop</w:t>
            </w:r>
          </w:p>
        </w:tc>
        <w:tc>
          <w:tcPr>
            <w:tcW w:w="786" w:type="pct"/>
          </w:tcPr>
          <w:p w14:paraId="7CC7183C" w14:textId="0500AE25" w:rsidR="00FB3596" w:rsidRDefault="00FB3596" w:rsidP="009C1B12">
            <w:pPr>
              <w:pStyle w:val="TableText"/>
            </w:pPr>
            <w:r>
              <w:t>University of Southampton</w:t>
            </w:r>
          </w:p>
        </w:tc>
        <w:tc>
          <w:tcPr>
            <w:tcW w:w="706" w:type="pct"/>
          </w:tcPr>
          <w:p w14:paraId="7CF9AA3B" w14:textId="4A00783E" w:rsidR="00FB3596" w:rsidRDefault="00FB3596" w:rsidP="009C1B12">
            <w:pPr>
              <w:pStyle w:val="TableText"/>
            </w:pPr>
            <w:r>
              <w:t>Statistical/ Dasymetric</w:t>
            </w:r>
          </w:p>
        </w:tc>
        <w:tc>
          <w:tcPr>
            <w:tcW w:w="707" w:type="pct"/>
          </w:tcPr>
          <w:p w14:paraId="1104A421" w14:textId="70F12E0E" w:rsidR="00FB3596" w:rsidRDefault="00FB3596" w:rsidP="009C1B12">
            <w:pPr>
              <w:pStyle w:val="TableText"/>
            </w:pPr>
            <w:r>
              <w:t>100m</w:t>
            </w:r>
            <w:r w:rsidR="00516505">
              <w:t>, 1km</w:t>
            </w:r>
          </w:p>
        </w:tc>
        <w:tc>
          <w:tcPr>
            <w:tcW w:w="1623" w:type="pct"/>
          </w:tcPr>
          <w:p w14:paraId="36004D6B" w14:textId="5F94A7FD" w:rsidR="00FB3596" w:rsidRDefault="009C1B12" w:rsidP="009C1B12">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9C1B12">
            <w:pPr>
              <w:pStyle w:val="TableText"/>
            </w:pPr>
            <w:r>
              <w:t>LandScan Global</w:t>
            </w:r>
          </w:p>
        </w:tc>
        <w:tc>
          <w:tcPr>
            <w:tcW w:w="786" w:type="pct"/>
          </w:tcPr>
          <w:p w14:paraId="66217219" w14:textId="0CB6D6A7" w:rsidR="00FB3596" w:rsidRPr="009C1B12" w:rsidRDefault="00FB3596" w:rsidP="009C1B12">
            <w:pPr>
              <w:pStyle w:val="TableText"/>
              <w:rPr>
                <w:vertAlign w:val="superscript"/>
              </w:rPr>
            </w:pPr>
            <w:proofErr w:type="spellStart"/>
            <w:r>
              <w:t>ORNL</w:t>
            </w:r>
            <w:r w:rsidR="009C1B12">
              <w:rPr>
                <w:vertAlign w:val="superscript"/>
              </w:rPr>
              <w:t>c</w:t>
            </w:r>
            <w:proofErr w:type="spellEnd"/>
          </w:p>
        </w:tc>
        <w:tc>
          <w:tcPr>
            <w:tcW w:w="706" w:type="pct"/>
          </w:tcPr>
          <w:p w14:paraId="2C2314E8" w14:textId="5609DDDE" w:rsidR="00FB3596" w:rsidRDefault="00FB3596" w:rsidP="009C1B12">
            <w:pPr>
              <w:pStyle w:val="TableText"/>
            </w:pPr>
            <w:r>
              <w:t>Smart interpolation</w:t>
            </w:r>
          </w:p>
        </w:tc>
        <w:tc>
          <w:tcPr>
            <w:tcW w:w="707" w:type="pct"/>
          </w:tcPr>
          <w:p w14:paraId="58E5CA5E" w14:textId="7B408F52" w:rsidR="00FB3596" w:rsidRDefault="00FB3596" w:rsidP="009C1B12">
            <w:pPr>
              <w:pStyle w:val="TableText"/>
            </w:pPr>
            <w:r>
              <w:t>30 arcsec</w:t>
            </w:r>
          </w:p>
        </w:tc>
        <w:tc>
          <w:tcPr>
            <w:tcW w:w="1623" w:type="pct"/>
          </w:tcPr>
          <w:p w14:paraId="1D33DAE0" w14:textId="655973CE" w:rsidR="00FB3596" w:rsidRDefault="009C1B12" w:rsidP="009C1B12">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9C1B12">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9C1B12">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9C1B12">
            <w:pPr>
              <w:pStyle w:val="TableText"/>
            </w:pPr>
            <w:r>
              <w:t>Dasymetric redistribution</w:t>
            </w:r>
          </w:p>
        </w:tc>
        <w:tc>
          <w:tcPr>
            <w:tcW w:w="707" w:type="pct"/>
            <w:tcBorders>
              <w:bottom w:val="single" w:sz="8" w:space="0" w:color="auto"/>
            </w:tcBorders>
          </w:tcPr>
          <w:p w14:paraId="7308DA4A" w14:textId="4A7FC848" w:rsidR="00FB3596" w:rsidRDefault="00FB3596" w:rsidP="009C1B12">
            <w:pPr>
              <w:pStyle w:val="TableText"/>
            </w:pPr>
            <w:r>
              <w:t>150m</w:t>
            </w:r>
          </w:p>
        </w:tc>
        <w:tc>
          <w:tcPr>
            <w:tcW w:w="1623" w:type="pct"/>
            <w:tcBorders>
              <w:bottom w:val="single" w:sz="8" w:space="0" w:color="auto"/>
            </w:tcBorders>
          </w:tcPr>
          <w:p w14:paraId="0345AF07" w14:textId="0F9C2186" w:rsidR="00FB3596" w:rsidRDefault="009C1B12" w:rsidP="009C1B12">
            <w:pPr>
              <w:pStyle w:val="TableText"/>
            </w:pPr>
            <w:r>
              <w:t>Roads, Land cover, Urban areas, Water bodies</w:t>
            </w:r>
          </w:p>
        </w:tc>
      </w:tr>
    </w:tbl>
    <w:p w14:paraId="5D0BA025" w14:textId="09728B57" w:rsidR="00967305" w:rsidRDefault="009C1B12" w:rsidP="009C1B12">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423E120B" w:rsidR="008071D3" w:rsidRDefault="002E6AB9" w:rsidP="00E56C6F">
      <w:r>
        <w:lastRenderedPageBreak/>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774F9D">
        <w:t xml:space="preserve">WorldPop products refer to </w:t>
      </w:r>
      <w:r w:rsidR="00E56C6F">
        <w:t xml:space="preserve">variations of </w:t>
      </w:r>
      <w:r w:rsidR="00774F9D">
        <w:t xml:space="preserve">this method as </w:t>
      </w:r>
      <w:r w:rsidR="00774F9D" w:rsidRPr="00774F9D">
        <w:rPr>
          <w:i/>
          <w:iCs/>
        </w:rPr>
        <w:t>top-down constrained</w:t>
      </w:r>
      <w:r w:rsidR="00774F9D">
        <w:t xml:space="preserve">, where population is distributed only across grid cells identified as containing built settlements, as opposed to </w:t>
      </w:r>
      <w:r w:rsidR="00774F9D" w:rsidRPr="00774F9D">
        <w:rPr>
          <w:i/>
          <w:iCs/>
        </w:rPr>
        <w:t>top-down unconstrained</w:t>
      </w:r>
      <w:r w:rsidR="00774F9D">
        <w:t xml:space="preserve">, where population is distributed across all cells </w:t>
      </w:r>
      <w:r w:rsidR="00774F9D">
        <w:fldChar w:fldCharType="begin"/>
      </w:r>
      <w:r w:rsidR="00774F9D">
        <w: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774F9D">
        <w:fldChar w:fldCharType="separate"/>
      </w:r>
      <w:r w:rsidR="00774F9D" w:rsidRPr="00774F9D">
        <w:rPr>
          <w:rFonts w:ascii="Arial" w:hAnsi="Arial" w:cs="Arial"/>
          <w:szCs w:val="24"/>
        </w:rPr>
        <w:t xml:space="preserve">(Stevens </w:t>
      </w:r>
      <w:r w:rsidR="00774F9D" w:rsidRPr="00774F9D">
        <w:rPr>
          <w:rFonts w:ascii="Arial" w:hAnsi="Arial" w:cs="Arial"/>
          <w:i/>
          <w:iCs/>
          <w:szCs w:val="24"/>
        </w:rPr>
        <w:t>et al.</w:t>
      </w:r>
      <w:r w:rsidR="00774F9D" w:rsidRPr="00774F9D">
        <w:rPr>
          <w:rFonts w:ascii="Arial" w:hAnsi="Arial" w:cs="Arial"/>
          <w:szCs w:val="24"/>
        </w:rPr>
        <w:t>, 2015)</w:t>
      </w:r>
      <w:r w:rsidR="00774F9D">
        <w:fldChar w:fldCharType="end"/>
      </w:r>
      <w:r w:rsidR="00774F9D">
        <w:t xml:space="preserve">. </w:t>
      </w:r>
    </w:p>
    <w:p w14:paraId="77D2A7E2" w14:textId="2F57007D" w:rsidR="009325C2" w:rsidRDefault="009325C2" w:rsidP="00E56C6F">
      <w:r>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r w:rsidR="000973FE">
        <w:t xml:space="preserve">when compared directly, </w:t>
      </w:r>
      <w:r w:rsidR="00CD3F46">
        <w:t xml:space="preserve">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lastRenderedPageBreak/>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36A7B828" w:rsidR="00736193" w:rsidRPr="008071D3" w:rsidRDefault="00736193" w:rsidP="00736193">
      <w:pPr>
        <w:pStyle w:val="Caption"/>
        <w:rPr>
          <w:color w:val="4472C4" w:themeColor="accent1"/>
        </w:rPr>
      </w:pPr>
      <w:r>
        <w:t xml:space="preserve">Figure </w:t>
      </w:r>
      <w:r>
        <w:fldChar w:fldCharType="begin"/>
      </w:r>
      <w:r>
        <w:instrText xml:space="preserve"> SEQ Figure \* ARABIC </w:instrText>
      </w:r>
      <w:r>
        <w:fldChar w:fldCharType="separate"/>
      </w:r>
      <w:r>
        <w:rPr>
          <w:noProof/>
        </w:rPr>
        <w:t>1</w:t>
      </w:r>
      <w:r>
        <w:fldChar w:fldCharType="end"/>
      </w:r>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1DB7EE00" w14:textId="2B1A209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 xml:space="preserve">estimate elderly populations </w:t>
      </w:r>
      <w:r w:rsidR="007A4ED6">
        <w:lastRenderedPageBreak/>
        <w:t>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3F3A04B" w14:textId="1045CA5B" w:rsidR="00102B31" w:rsidRDefault="00CD3F46" w:rsidP="00CD3F46">
      <w:pPr>
        <w:pStyle w:val="Heading3"/>
      </w:pPr>
      <w:r>
        <w:t>Conclusion</w:t>
      </w:r>
    </w:p>
    <w:p w14:paraId="60A622F5" w14:textId="705C6A56" w:rsidR="00CD3F46" w:rsidRPr="00CD3F46" w:rsidRDefault="00474658" w:rsidP="00CD3F46">
      <w:r>
        <w:t xml:space="preserve">The spatial disaggregation of population into fine spatial scales is a rich field of </w:t>
      </w:r>
      <w:r w:rsidR="00E76E3B">
        <w:t>research and</w:t>
      </w:r>
      <w:r>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5099D5C7" w14:textId="2FCC6848" w:rsidR="009225AB" w:rsidRDefault="009225AB">
      <w:pPr>
        <w:spacing w:line="252" w:lineRule="auto"/>
      </w:pPr>
    </w:p>
    <w:p w14:paraId="7BA01A0F" w14:textId="77777777" w:rsidR="003608A7" w:rsidRDefault="003608A7">
      <w:pPr>
        <w:spacing w:line="252" w:lineRule="auto"/>
      </w:pPr>
    </w:p>
    <w:p w14:paraId="49F47D73" w14:textId="7ECFB741" w:rsidR="00424424" w:rsidRDefault="009225AB" w:rsidP="009225AB">
      <w:pPr>
        <w:pStyle w:val="Heading2"/>
      </w:pPr>
      <w:r>
        <w:t>References</w:t>
      </w:r>
    </w:p>
    <w:p w14:paraId="5479F807" w14:textId="77777777" w:rsidR="00804F81" w:rsidRPr="00804F81" w:rsidRDefault="009225AB" w:rsidP="00804F81">
      <w:pPr>
        <w:pStyle w:val="Bibliography"/>
        <w:rPr>
          <w:rFonts w:ascii="Arial" w:hAnsi="Arial" w:cs="Arial"/>
        </w:rPr>
      </w:pPr>
      <w:r w:rsidRPr="003608A7">
        <w:fldChar w:fldCharType="begin"/>
      </w:r>
      <w:r w:rsidR="009820B5" w:rsidRPr="003608A7">
        <w:instrText xml:space="preserve"> ADDIN ZOTERO_BIBL {"uncited":[],"omitted":[],"custom":[]} CSL_BIBLIOGRAPHY </w:instrText>
      </w:r>
      <w:r w:rsidRPr="003608A7">
        <w:fldChar w:fldCharType="separate"/>
      </w:r>
      <w:r w:rsidR="00804F81" w:rsidRPr="00804F81">
        <w:rPr>
          <w:rFonts w:ascii="Arial" w:hAnsi="Arial" w:cs="Arial"/>
        </w:rPr>
        <w:t xml:space="preserve">Anand, S., </w:t>
      </w:r>
      <w:proofErr w:type="spellStart"/>
      <w:r w:rsidR="00804F81" w:rsidRPr="00804F81">
        <w:rPr>
          <w:rFonts w:ascii="Arial" w:hAnsi="Arial" w:cs="Arial"/>
        </w:rPr>
        <w:t>Kakumanu</w:t>
      </w:r>
      <w:proofErr w:type="spellEnd"/>
      <w:r w:rsidR="00804F81" w:rsidRPr="00804F81">
        <w:rPr>
          <w:rFonts w:ascii="Arial" w:hAnsi="Arial" w:cs="Arial"/>
        </w:rPr>
        <w:t xml:space="preserve">, K.R. and </w:t>
      </w:r>
      <w:proofErr w:type="spellStart"/>
      <w:r w:rsidR="00804F81" w:rsidRPr="00804F81">
        <w:rPr>
          <w:rFonts w:ascii="Arial" w:hAnsi="Arial" w:cs="Arial"/>
        </w:rPr>
        <w:t>Amarasinghe</w:t>
      </w:r>
      <w:proofErr w:type="spellEnd"/>
      <w:r w:rsidR="00804F81" w:rsidRPr="00804F81">
        <w:rPr>
          <w:rFonts w:ascii="Arial" w:hAnsi="Arial" w:cs="Arial"/>
        </w:rPr>
        <w:t xml:space="preserve">, U.A. (2019) ‘Use of Remote Sensing and GIS for Identifying Tanks and Rehabilitation Benefits to the Rural Areas’, </w:t>
      </w:r>
      <w:r w:rsidR="00804F81" w:rsidRPr="00804F81">
        <w:rPr>
          <w:rFonts w:ascii="Arial" w:hAnsi="Arial" w:cs="Arial"/>
          <w:i/>
          <w:iCs/>
        </w:rPr>
        <w:t>Journal of Rural Development</w:t>
      </w:r>
      <w:r w:rsidR="00804F81" w:rsidRPr="00804F81">
        <w:rPr>
          <w:rFonts w:ascii="Arial" w:hAnsi="Arial" w:cs="Arial"/>
        </w:rPr>
        <w:t>, 38(1), p. 55. Available at: https://doi.org/10.25175/jrd/2019/v38/i1/121801.</w:t>
      </w:r>
    </w:p>
    <w:p w14:paraId="662D0AE5" w14:textId="77777777" w:rsidR="00804F81" w:rsidRPr="00804F81" w:rsidRDefault="00804F81" w:rsidP="00804F81">
      <w:pPr>
        <w:pStyle w:val="Bibliography"/>
        <w:rPr>
          <w:rFonts w:ascii="Arial" w:hAnsi="Arial" w:cs="Arial"/>
        </w:rPr>
      </w:pPr>
      <w:r w:rsidRPr="00804F81">
        <w:rPr>
          <w:rFonts w:ascii="Arial" w:hAnsi="Arial" w:cs="Arial"/>
        </w:rPr>
        <w:t xml:space="preserve">Balk, D. </w:t>
      </w:r>
      <w:r w:rsidRPr="00804F81">
        <w:rPr>
          <w:rFonts w:ascii="Arial" w:hAnsi="Arial" w:cs="Arial"/>
          <w:i/>
          <w:iCs/>
        </w:rPr>
        <w:t>et al.</w:t>
      </w:r>
      <w:r w:rsidRPr="00804F81">
        <w:rPr>
          <w:rFonts w:ascii="Arial" w:hAnsi="Arial" w:cs="Arial"/>
        </w:rPr>
        <w:t xml:space="preserve"> (2019) ‘Urbanization in India: Population and Urban Classification Grids for 2011’, </w:t>
      </w:r>
      <w:r w:rsidRPr="00804F81">
        <w:rPr>
          <w:rFonts w:ascii="Arial" w:hAnsi="Arial" w:cs="Arial"/>
          <w:i/>
          <w:iCs/>
        </w:rPr>
        <w:t>Data</w:t>
      </w:r>
      <w:r w:rsidRPr="00804F81">
        <w:rPr>
          <w:rFonts w:ascii="Arial" w:hAnsi="Arial" w:cs="Arial"/>
        </w:rPr>
        <w:t>, 4(1), p. 35. Available at: https://doi.org/10.3390/data4010035.</w:t>
      </w:r>
    </w:p>
    <w:p w14:paraId="6907D1AC" w14:textId="77777777" w:rsidR="00804F81" w:rsidRPr="00804F81" w:rsidRDefault="00804F81" w:rsidP="00804F81">
      <w:pPr>
        <w:pStyle w:val="Bibliography"/>
        <w:rPr>
          <w:rFonts w:ascii="Arial" w:hAnsi="Arial" w:cs="Arial"/>
        </w:rPr>
      </w:pPr>
      <w:r w:rsidRPr="00804F81">
        <w:rPr>
          <w:rFonts w:ascii="Arial" w:hAnsi="Arial" w:cs="Arial"/>
        </w:rPr>
        <w:t>Census of India (2011) ‘B-04 Main Workers classified by Age, Industrial Category, and Sex’. Available at: https://censusindia.gov.in/census.website/data/census-tables (Accessed: 30 May 2023).</w:t>
      </w:r>
    </w:p>
    <w:p w14:paraId="6C03B58F" w14:textId="77777777" w:rsidR="00804F81" w:rsidRPr="00804F81" w:rsidRDefault="00804F81" w:rsidP="00804F81">
      <w:pPr>
        <w:pStyle w:val="Bibliography"/>
        <w:rPr>
          <w:rFonts w:ascii="Arial" w:hAnsi="Arial" w:cs="Arial"/>
        </w:rPr>
      </w:pPr>
      <w:r w:rsidRPr="00804F81">
        <w:rPr>
          <w:rFonts w:ascii="Arial" w:hAnsi="Arial" w:cs="Arial"/>
        </w:rPr>
        <w:t xml:space="preserve">Deichmann, U. (1996) </w:t>
      </w:r>
      <w:r w:rsidRPr="00804F81">
        <w:rPr>
          <w:rFonts w:ascii="Arial" w:hAnsi="Arial" w:cs="Arial"/>
          <w:i/>
          <w:iCs/>
        </w:rPr>
        <w:t xml:space="preserve">A Review of Spatial Population Database Design and </w:t>
      </w:r>
      <w:proofErr w:type="spellStart"/>
      <w:r w:rsidRPr="00804F81">
        <w:rPr>
          <w:rFonts w:ascii="Arial" w:hAnsi="Arial" w:cs="Arial"/>
          <w:i/>
          <w:iCs/>
        </w:rPr>
        <w:t>Modeling</w:t>
      </w:r>
      <w:proofErr w:type="spellEnd"/>
      <w:r w:rsidRPr="00804F81">
        <w:rPr>
          <w:rFonts w:ascii="Arial" w:hAnsi="Arial" w:cs="Arial"/>
        </w:rPr>
        <w:t>. Santa Barbara, CA: National Centre for Geographic Information and Analysis. Available at: https://escholarship.org/uc/item/6g190671 (Accessed: 28 February 2023).</w:t>
      </w:r>
    </w:p>
    <w:p w14:paraId="65591560" w14:textId="77777777" w:rsidR="00804F81" w:rsidRPr="00804F81" w:rsidRDefault="00804F81" w:rsidP="00804F81">
      <w:pPr>
        <w:pStyle w:val="Bibliography"/>
        <w:rPr>
          <w:rFonts w:ascii="Arial" w:hAnsi="Arial" w:cs="Arial"/>
        </w:rPr>
      </w:pPr>
      <w:r w:rsidRPr="00804F81">
        <w:rPr>
          <w:rFonts w:ascii="Arial" w:hAnsi="Arial" w:cs="Arial"/>
        </w:rPr>
        <w:t xml:space="preserve">Dixon, R.B. (1982) ‘Women in Agriculture: Counting the </w:t>
      </w:r>
      <w:proofErr w:type="spellStart"/>
      <w:r w:rsidRPr="00804F81">
        <w:rPr>
          <w:rFonts w:ascii="Arial" w:hAnsi="Arial" w:cs="Arial"/>
        </w:rPr>
        <w:t>Labor</w:t>
      </w:r>
      <w:proofErr w:type="spellEnd"/>
      <w:r w:rsidRPr="00804F81">
        <w:rPr>
          <w:rFonts w:ascii="Arial" w:hAnsi="Arial" w:cs="Arial"/>
        </w:rPr>
        <w:t xml:space="preserve"> Force in Developing Countries’, </w:t>
      </w:r>
      <w:r w:rsidRPr="00804F81">
        <w:rPr>
          <w:rFonts w:ascii="Arial" w:hAnsi="Arial" w:cs="Arial"/>
          <w:i/>
          <w:iCs/>
        </w:rPr>
        <w:t>Population and Development Review</w:t>
      </w:r>
      <w:r w:rsidRPr="00804F81">
        <w:rPr>
          <w:rFonts w:ascii="Arial" w:hAnsi="Arial" w:cs="Arial"/>
        </w:rPr>
        <w:t>, 8(3), pp. 539–566. Available at: https://doi.org/10.2307/1972379.</w:t>
      </w:r>
    </w:p>
    <w:p w14:paraId="2595E968" w14:textId="77777777" w:rsidR="00804F81" w:rsidRPr="00804F81" w:rsidRDefault="00804F81" w:rsidP="00804F81">
      <w:pPr>
        <w:pStyle w:val="Bibliography"/>
        <w:rPr>
          <w:rFonts w:ascii="Arial" w:hAnsi="Arial" w:cs="Arial"/>
        </w:rPr>
      </w:pPr>
      <w:r w:rsidRPr="00804F81">
        <w:rPr>
          <w:rFonts w:ascii="Arial" w:hAnsi="Arial" w:cs="Arial"/>
        </w:rPr>
        <w:t xml:space="preserve">Eicher, C.L. and Brewer, C.A. (2001) ‘Dasymetric Mapping and Areal Interpolation: Implementation and Evaluation’, </w:t>
      </w:r>
      <w:r w:rsidRPr="00804F81">
        <w:rPr>
          <w:rFonts w:ascii="Arial" w:hAnsi="Arial" w:cs="Arial"/>
          <w:i/>
          <w:iCs/>
        </w:rPr>
        <w:t>Cartography and Geographic Information Science</w:t>
      </w:r>
      <w:r w:rsidRPr="00804F81">
        <w:rPr>
          <w:rFonts w:ascii="Arial" w:hAnsi="Arial" w:cs="Arial"/>
        </w:rPr>
        <w:t>, 28(2), pp. 125–138. Available at: https://doi.org/10.1559/152304001782173727.</w:t>
      </w:r>
    </w:p>
    <w:p w14:paraId="0327F2FB" w14:textId="77777777" w:rsidR="00804F81" w:rsidRPr="00804F81" w:rsidRDefault="00804F81" w:rsidP="00804F81">
      <w:pPr>
        <w:pStyle w:val="Bibliography"/>
        <w:rPr>
          <w:rFonts w:ascii="Arial" w:hAnsi="Arial" w:cs="Arial"/>
        </w:rPr>
      </w:pPr>
      <w:r w:rsidRPr="00804F81">
        <w:rPr>
          <w:rFonts w:ascii="Arial" w:hAnsi="Arial" w:cs="Arial"/>
        </w:rPr>
        <w:t xml:space="preserve">FAO (2023) </w:t>
      </w:r>
      <w:r w:rsidRPr="00804F81">
        <w:rPr>
          <w:rFonts w:ascii="Arial" w:hAnsi="Arial" w:cs="Arial"/>
          <w:i/>
          <w:iCs/>
        </w:rPr>
        <w:t>Food and Agriculture Organization of the United Nations (FAO) in India</w:t>
      </w:r>
      <w:r w:rsidRPr="00804F81">
        <w:rPr>
          <w:rFonts w:ascii="Arial" w:hAnsi="Arial" w:cs="Arial"/>
        </w:rPr>
        <w:t>. Available at: https://www.fao.org/india/fao-in-india/india-at-a-glance/en/ (Accessed: 6 June 2023).</w:t>
      </w:r>
    </w:p>
    <w:p w14:paraId="2EA14381" w14:textId="77777777" w:rsidR="00804F81" w:rsidRPr="00804F81" w:rsidRDefault="00804F81" w:rsidP="00804F81">
      <w:pPr>
        <w:pStyle w:val="Bibliography"/>
        <w:rPr>
          <w:rFonts w:ascii="Arial" w:hAnsi="Arial" w:cs="Arial"/>
        </w:rPr>
      </w:pPr>
      <w:r w:rsidRPr="00804F81">
        <w:rPr>
          <w:rFonts w:ascii="Arial" w:hAnsi="Arial" w:cs="Arial"/>
        </w:rPr>
        <w:lastRenderedPageBreak/>
        <w:t xml:space="preserve">Government of India (2012) </w:t>
      </w:r>
      <w:r w:rsidRPr="00804F81">
        <w:rPr>
          <w:rFonts w:ascii="Arial" w:hAnsi="Arial" w:cs="Arial"/>
          <w:i/>
          <w:iCs/>
        </w:rPr>
        <w:t>Census of India 2011: Administrative Atlas</w:t>
      </w:r>
      <w:r w:rsidRPr="00804F81">
        <w:rPr>
          <w:rFonts w:ascii="Arial" w:hAnsi="Arial" w:cs="Arial"/>
        </w:rPr>
        <w:t>. Delhi, India: Office of the Registrar General and Census Commissioner. Available at: https://censusindia.gov.in/census.website/data/atlas# (Accessed: 1 June 2023).</w:t>
      </w:r>
    </w:p>
    <w:p w14:paraId="7BA767CE" w14:textId="77777777" w:rsidR="00804F81" w:rsidRPr="00804F81" w:rsidRDefault="00804F81" w:rsidP="00804F81">
      <w:pPr>
        <w:pStyle w:val="Bibliography"/>
        <w:rPr>
          <w:rFonts w:ascii="Arial" w:hAnsi="Arial" w:cs="Arial"/>
        </w:rPr>
      </w:pPr>
      <w:proofErr w:type="spellStart"/>
      <w:r w:rsidRPr="00804F81">
        <w:rPr>
          <w:rFonts w:ascii="Arial" w:hAnsi="Arial" w:cs="Arial"/>
        </w:rPr>
        <w:t>Kondylis</w:t>
      </w:r>
      <w:proofErr w:type="spellEnd"/>
      <w:r w:rsidRPr="00804F81">
        <w:rPr>
          <w:rFonts w:ascii="Arial" w:hAnsi="Arial" w:cs="Arial"/>
        </w:rPr>
        <w:t xml:space="preserve">, F. </w:t>
      </w:r>
      <w:r w:rsidRPr="00804F81">
        <w:rPr>
          <w:rFonts w:ascii="Arial" w:hAnsi="Arial" w:cs="Arial"/>
          <w:i/>
          <w:iCs/>
        </w:rPr>
        <w:t>et al.</w:t>
      </w:r>
      <w:r w:rsidRPr="00804F81">
        <w:rPr>
          <w:rFonts w:ascii="Arial" w:hAnsi="Arial" w:cs="Arial"/>
        </w:rPr>
        <w:t xml:space="preserve"> (2023) </w:t>
      </w:r>
      <w:r w:rsidRPr="00804F81">
        <w:rPr>
          <w:rFonts w:ascii="Arial" w:hAnsi="Arial" w:cs="Arial"/>
          <w:i/>
          <w:iCs/>
        </w:rPr>
        <w:t>Agriculture</w:t>
      </w:r>
      <w:r w:rsidRPr="00804F81">
        <w:rPr>
          <w:rFonts w:ascii="Arial" w:hAnsi="Arial" w:cs="Arial"/>
        </w:rPr>
        <w:t xml:space="preserve">, </w:t>
      </w:r>
      <w:r w:rsidRPr="00804F81">
        <w:rPr>
          <w:rFonts w:ascii="Arial" w:hAnsi="Arial" w:cs="Arial"/>
          <w:i/>
          <w:iCs/>
        </w:rPr>
        <w:t>World Bank: Development Impact Evaluation (DIME)</w:t>
      </w:r>
      <w:r w:rsidRPr="00804F81">
        <w:rPr>
          <w:rFonts w:ascii="Arial" w:hAnsi="Arial" w:cs="Arial"/>
        </w:rPr>
        <w:t>. Available at: https://www.worldbank.org/en/research/dime/brief/agriculture (Accessed: 1 June 2023).</w:t>
      </w:r>
    </w:p>
    <w:p w14:paraId="604646AA" w14:textId="77777777" w:rsidR="00804F81" w:rsidRPr="00804F81" w:rsidRDefault="00804F81" w:rsidP="00804F81">
      <w:pPr>
        <w:pStyle w:val="Bibliography"/>
        <w:rPr>
          <w:rFonts w:ascii="Arial" w:hAnsi="Arial" w:cs="Arial"/>
        </w:rPr>
      </w:pPr>
      <w:proofErr w:type="spellStart"/>
      <w:r w:rsidRPr="00804F81">
        <w:rPr>
          <w:rFonts w:ascii="Arial" w:hAnsi="Arial" w:cs="Arial"/>
        </w:rPr>
        <w:t>Leyk</w:t>
      </w:r>
      <w:proofErr w:type="spellEnd"/>
      <w:r w:rsidRPr="00804F81">
        <w:rPr>
          <w:rFonts w:ascii="Arial" w:hAnsi="Arial" w:cs="Arial"/>
        </w:rPr>
        <w:t xml:space="preserve">, S. </w:t>
      </w:r>
      <w:r w:rsidRPr="00804F81">
        <w:rPr>
          <w:rFonts w:ascii="Arial" w:hAnsi="Arial" w:cs="Arial"/>
          <w:i/>
          <w:iCs/>
        </w:rPr>
        <w:t>et al.</w:t>
      </w:r>
      <w:r w:rsidRPr="00804F81">
        <w:rPr>
          <w:rFonts w:ascii="Arial" w:hAnsi="Arial" w:cs="Arial"/>
        </w:rPr>
        <w:t xml:space="preserve"> (2019) ‘The spatial allocation of population: a review of large-scale gridded population data products and their fitness for use’, </w:t>
      </w:r>
      <w:r w:rsidRPr="00804F81">
        <w:rPr>
          <w:rFonts w:ascii="Arial" w:hAnsi="Arial" w:cs="Arial"/>
          <w:i/>
          <w:iCs/>
        </w:rPr>
        <w:t>Earth System Science Data</w:t>
      </w:r>
      <w:r w:rsidRPr="00804F81">
        <w:rPr>
          <w:rFonts w:ascii="Arial" w:hAnsi="Arial" w:cs="Arial"/>
        </w:rPr>
        <w:t>, 11(3), pp. 1385–1409. Available at: https://doi.org/10.5194/essd-11-1385-2019.</w:t>
      </w:r>
    </w:p>
    <w:p w14:paraId="0311D947" w14:textId="77777777" w:rsidR="00804F81" w:rsidRPr="00804F81" w:rsidRDefault="00804F81" w:rsidP="00804F81">
      <w:pPr>
        <w:pStyle w:val="Bibliography"/>
        <w:rPr>
          <w:rFonts w:ascii="Arial" w:hAnsi="Arial" w:cs="Arial"/>
        </w:rPr>
      </w:pPr>
      <w:r w:rsidRPr="00804F81">
        <w:rPr>
          <w:rFonts w:ascii="Arial" w:hAnsi="Arial" w:cs="Arial"/>
        </w:rPr>
        <w:t xml:space="preserve">Malone, B.P. </w:t>
      </w:r>
      <w:r w:rsidRPr="00804F81">
        <w:rPr>
          <w:rFonts w:ascii="Arial" w:hAnsi="Arial" w:cs="Arial"/>
          <w:i/>
          <w:iCs/>
        </w:rPr>
        <w:t>et al.</w:t>
      </w:r>
      <w:r w:rsidRPr="00804F81">
        <w:rPr>
          <w:rFonts w:ascii="Arial" w:hAnsi="Arial" w:cs="Arial"/>
        </w:rPr>
        <w:t xml:space="preserve"> (2012) ‘A general method for downscaling earth resource information’, </w:t>
      </w:r>
      <w:r w:rsidRPr="00804F81">
        <w:rPr>
          <w:rFonts w:ascii="Arial" w:hAnsi="Arial" w:cs="Arial"/>
          <w:i/>
          <w:iCs/>
        </w:rPr>
        <w:t>Computers &amp; Geosciences</w:t>
      </w:r>
      <w:r w:rsidRPr="00804F81">
        <w:rPr>
          <w:rFonts w:ascii="Arial" w:hAnsi="Arial" w:cs="Arial"/>
        </w:rPr>
        <w:t>, 41, pp. 119–125. Available at: https://doi.org/10.1016/j.cageo.2011.08.021.</w:t>
      </w:r>
    </w:p>
    <w:p w14:paraId="5EC93363" w14:textId="77777777" w:rsidR="00804F81" w:rsidRPr="00804F81" w:rsidRDefault="00804F81" w:rsidP="00804F81">
      <w:pPr>
        <w:pStyle w:val="Bibliography"/>
        <w:rPr>
          <w:rFonts w:ascii="Arial" w:hAnsi="Arial" w:cs="Arial"/>
        </w:rPr>
      </w:pPr>
      <w:r w:rsidRPr="00804F81">
        <w:rPr>
          <w:rFonts w:ascii="Arial" w:hAnsi="Arial" w:cs="Arial"/>
        </w:rPr>
        <w:t xml:space="preserve">Meiyappan, P. </w:t>
      </w:r>
      <w:r w:rsidRPr="00804F81">
        <w:rPr>
          <w:rFonts w:ascii="Arial" w:hAnsi="Arial" w:cs="Arial"/>
          <w:i/>
          <w:iCs/>
        </w:rPr>
        <w:t>et al.</w:t>
      </w:r>
      <w:r w:rsidRPr="00804F81">
        <w:rPr>
          <w:rFonts w:ascii="Arial" w:hAnsi="Arial" w:cs="Arial"/>
        </w:rPr>
        <w:t xml:space="preserve"> (2017) ‘Dynamics and determinants of land change in India: integrating satellite data with village socioeconomics’, </w:t>
      </w:r>
      <w:r w:rsidRPr="00804F81">
        <w:rPr>
          <w:rFonts w:ascii="Arial" w:hAnsi="Arial" w:cs="Arial"/>
          <w:i/>
          <w:iCs/>
        </w:rPr>
        <w:t>Regional Environmental Change</w:t>
      </w:r>
      <w:r w:rsidRPr="00804F81">
        <w:rPr>
          <w:rFonts w:ascii="Arial" w:hAnsi="Arial" w:cs="Arial"/>
        </w:rPr>
        <w:t>, 17(3), pp. 753–766. Available at: https://doi.org/10.1007/s10113-016-1068-2.</w:t>
      </w:r>
    </w:p>
    <w:p w14:paraId="67C53874" w14:textId="77777777" w:rsidR="00804F81" w:rsidRPr="00804F81" w:rsidRDefault="00804F81" w:rsidP="00804F81">
      <w:pPr>
        <w:pStyle w:val="Bibliography"/>
        <w:rPr>
          <w:rFonts w:ascii="Arial" w:hAnsi="Arial" w:cs="Arial"/>
        </w:rPr>
      </w:pPr>
      <w:proofErr w:type="spellStart"/>
      <w:r w:rsidRPr="00804F81">
        <w:rPr>
          <w:rFonts w:ascii="Arial" w:hAnsi="Arial" w:cs="Arial"/>
        </w:rPr>
        <w:t>Mialhe</w:t>
      </w:r>
      <w:proofErr w:type="spellEnd"/>
      <w:r w:rsidRPr="00804F81">
        <w:rPr>
          <w:rFonts w:ascii="Arial" w:hAnsi="Arial" w:cs="Arial"/>
        </w:rPr>
        <w:t xml:space="preserve">, F., Gunnell, Y. and Mering, C. (2008) ‘Synoptic assessment of water resource variability in reservoirs by remote sensing: General approach and application to the runoff harvesting systems of south India’, </w:t>
      </w:r>
      <w:r w:rsidRPr="00804F81">
        <w:rPr>
          <w:rFonts w:ascii="Arial" w:hAnsi="Arial" w:cs="Arial"/>
          <w:i/>
          <w:iCs/>
        </w:rPr>
        <w:t>Water Resources Research</w:t>
      </w:r>
      <w:r w:rsidRPr="00804F81">
        <w:rPr>
          <w:rFonts w:ascii="Arial" w:hAnsi="Arial" w:cs="Arial"/>
        </w:rPr>
        <w:t>, 44(5). Available at: https://doi.org/10.1029/2007WR006065.</w:t>
      </w:r>
    </w:p>
    <w:p w14:paraId="1413A2AB" w14:textId="77777777" w:rsidR="00804F81" w:rsidRPr="00804F81" w:rsidRDefault="00804F81" w:rsidP="00804F81">
      <w:pPr>
        <w:pStyle w:val="Bibliography"/>
        <w:rPr>
          <w:rFonts w:ascii="Arial" w:hAnsi="Arial" w:cs="Arial"/>
        </w:rPr>
      </w:pPr>
      <w:r w:rsidRPr="00804F81">
        <w:rPr>
          <w:rFonts w:ascii="Arial" w:hAnsi="Arial" w:cs="Arial"/>
        </w:rPr>
        <w:t xml:space="preserve">Monteiro, J., Martins, B. and Pires, J.M. (2018) ‘A hybrid approach for the spatial disaggregation of socio-economic indicators’, </w:t>
      </w:r>
      <w:r w:rsidRPr="00804F81">
        <w:rPr>
          <w:rFonts w:ascii="Arial" w:hAnsi="Arial" w:cs="Arial"/>
          <w:i/>
          <w:iCs/>
        </w:rPr>
        <w:t>International Journal of Data Science and Analytics</w:t>
      </w:r>
      <w:r w:rsidRPr="00804F81">
        <w:rPr>
          <w:rFonts w:ascii="Arial" w:hAnsi="Arial" w:cs="Arial"/>
        </w:rPr>
        <w:t>, 5(2), pp. 189–211. Available at: https://doi.org/10.1007/s41060-017-0080-z.</w:t>
      </w:r>
    </w:p>
    <w:p w14:paraId="50543C82" w14:textId="77777777" w:rsidR="00804F81" w:rsidRPr="00804F81" w:rsidRDefault="00804F81" w:rsidP="00804F81">
      <w:pPr>
        <w:pStyle w:val="Bibliography"/>
        <w:rPr>
          <w:rFonts w:ascii="Arial" w:hAnsi="Arial" w:cs="Arial"/>
        </w:rPr>
      </w:pPr>
      <w:r w:rsidRPr="00804F81">
        <w:rPr>
          <w:rFonts w:ascii="Arial" w:hAnsi="Arial" w:cs="Arial"/>
        </w:rPr>
        <w:t xml:space="preserve">Pattnaik, I. </w:t>
      </w:r>
      <w:r w:rsidRPr="00804F81">
        <w:rPr>
          <w:rFonts w:ascii="Arial" w:hAnsi="Arial" w:cs="Arial"/>
          <w:i/>
          <w:iCs/>
        </w:rPr>
        <w:t>et al.</w:t>
      </w:r>
      <w:r w:rsidRPr="00804F81">
        <w:rPr>
          <w:rFonts w:ascii="Arial" w:hAnsi="Arial" w:cs="Arial"/>
        </w:rPr>
        <w:t xml:space="preserve"> (2018) ‘The feminization of agriculture or the feminization of agrarian distress? Tracking the trajectory of women in agriculture in India’, </w:t>
      </w:r>
      <w:r w:rsidRPr="00804F81">
        <w:rPr>
          <w:rFonts w:ascii="Arial" w:hAnsi="Arial" w:cs="Arial"/>
          <w:i/>
          <w:iCs/>
        </w:rPr>
        <w:t>Journal of the Asia Pacific Economy</w:t>
      </w:r>
      <w:r w:rsidRPr="00804F81">
        <w:rPr>
          <w:rFonts w:ascii="Arial" w:hAnsi="Arial" w:cs="Arial"/>
        </w:rPr>
        <w:t>, 23(1), pp. 138–155. Available at: https://doi.org/10.1080/13547860.2017.1394569.</w:t>
      </w:r>
    </w:p>
    <w:p w14:paraId="4AA21E85" w14:textId="77777777" w:rsidR="00804F81" w:rsidRPr="00804F81" w:rsidRDefault="00804F81" w:rsidP="00804F81">
      <w:pPr>
        <w:pStyle w:val="Bibliography"/>
        <w:rPr>
          <w:rFonts w:ascii="Arial" w:hAnsi="Arial" w:cs="Arial"/>
        </w:rPr>
      </w:pPr>
      <w:proofErr w:type="spellStart"/>
      <w:r w:rsidRPr="00804F81">
        <w:rPr>
          <w:rFonts w:ascii="Arial" w:hAnsi="Arial" w:cs="Arial"/>
        </w:rPr>
        <w:t>Pezzulo</w:t>
      </w:r>
      <w:proofErr w:type="spellEnd"/>
      <w:r w:rsidRPr="00804F81">
        <w:rPr>
          <w:rFonts w:ascii="Arial" w:hAnsi="Arial" w:cs="Arial"/>
        </w:rPr>
        <w:t xml:space="preserve">, C. </w:t>
      </w:r>
      <w:r w:rsidRPr="00804F81">
        <w:rPr>
          <w:rFonts w:ascii="Arial" w:hAnsi="Arial" w:cs="Arial"/>
          <w:i/>
          <w:iCs/>
        </w:rPr>
        <w:t>et al.</w:t>
      </w:r>
      <w:r w:rsidRPr="00804F81">
        <w:rPr>
          <w:rFonts w:ascii="Arial" w:hAnsi="Arial" w:cs="Arial"/>
        </w:rPr>
        <w:t xml:space="preserve"> (2023) ‘A subnational reproductive, maternal, </w:t>
      </w:r>
      <w:proofErr w:type="spellStart"/>
      <w:r w:rsidRPr="00804F81">
        <w:rPr>
          <w:rFonts w:ascii="Arial" w:hAnsi="Arial" w:cs="Arial"/>
        </w:rPr>
        <w:t>newborn</w:t>
      </w:r>
      <w:proofErr w:type="spellEnd"/>
      <w:r w:rsidRPr="00804F81">
        <w:rPr>
          <w:rFonts w:ascii="Arial" w:hAnsi="Arial" w:cs="Arial"/>
        </w:rPr>
        <w:t xml:space="preserve">, child, and adolescent health and development atlas of India’, </w:t>
      </w:r>
      <w:r w:rsidRPr="00804F81">
        <w:rPr>
          <w:rFonts w:ascii="Arial" w:hAnsi="Arial" w:cs="Arial"/>
          <w:i/>
          <w:iCs/>
        </w:rPr>
        <w:t>Scientific Data</w:t>
      </w:r>
      <w:r w:rsidRPr="00804F81">
        <w:rPr>
          <w:rFonts w:ascii="Arial" w:hAnsi="Arial" w:cs="Arial"/>
        </w:rPr>
        <w:t>, 10(1), p. 86. Available at: https://doi.org/10.1038/s41597-023-01961-2.</w:t>
      </w:r>
    </w:p>
    <w:p w14:paraId="48799F3F" w14:textId="77777777" w:rsidR="00804F81" w:rsidRPr="00804F81" w:rsidRDefault="00804F81" w:rsidP="00804F81">
      <w:pPr>
        <w:pStyle w:val="Bibliography"/>
        <w:rPr>
          <w:rFonts w:ascii="Arial" w:hAnsi="Arial" w:cs="Arial"/>
        </w:rPr>
      </w:pPr>
      <w:proofErr w:type="spellStart"/>
      <w:r w:rsidRPr="00804F81">
        <w:rPr>
          <w:rFonts w:ascii="Arial" w:hAnsi="Arial" w:cs="Arial"/>
        </w:rPr>
        <w:t>Qiu</w:t>
      </w:r>
      <w:proofErr w:type="spellEnd"/>
      <w:r w:rsidRPr="00804F81">
        <w:rPr>
          <w:rFonts w:ascii="Arial" w:hAnsi="Arial" w:cs="Arial"/>
        </w:rPr>
        <w:t xml:space="preserve">, Y. </w:t>
      </w:r>
      <w:r w:rsidRPr="00804F81">
        <w:rPr>
          <w:rFonts w:ascii="Arial" w:hAnsi="Arial" w:cs="Arial"/>
          <w:i/>
          <w:iCs/>
        </w:rPr>
        <w:t>et al.</w:t>
      </w:r>
      <w:r w:rsidRPr="00804F81">
        <w:rPr>
          <w:rFonts w:ascii="Arial" w:hAnsi="Arial" w:cs="Arial"/>
        </w:rPr>
        <w:t xml:space="preserve"> (2022) ‘Disaggregating population data for assessing progress of SDGs: methods and applications’, </w:t>
      </w:r>
      <w:r w:rsidRPr="00804F81">
        <w:rPr>
          <w:rFonts w:ascii="Arial" w:hAnsi="Arial" w:cs="Arial"/>
          <w:i/>
          <w:iCs/>
        </w:rPr>
        <w:t>International Journal of Digital Earth</w:t>
      </w:r>
      <w:r w:rsidRPr="00804F81">
        <w:rPr>
          <w:rFonts w:ascii="Arial" w:hAnsi="Arial" w:cs="Arial"/>
        </w:rPr>
        <w:t>, 15(1), pp. 2–29. Available at: https://doi.org/10.1080/17538947.2021.2013553.</w:t>
      </w:r>
    </w:p>
    <w:p w14:paraId="7CDEFFF0" w14:textId="77777777" w:rsidR="00804F81" w:rsidRPr="00804F81" w:rsidRDefault="00804F81" w:rsidP="00804F81">
      <w:pPr>
        <w:pStyle w:val="Bibliography"/>
        <w:rPr>
          <w:rFonts w:ascii="Arial" w:hAnsi="Arial" w:cs="Arial"/>
        </w:rPr>
      </w:pPr>
      <w:r w:rsidRPr="00804F81">
        <w:rPr>
          <w:rFonts w:ascii="Arial" w:hAnsi="Arial" w:cs="Arial"/>
        </w:rPr>
        <w:t xml:space="preserve">Schneiderbauer, S. and Ehrlich, D. (2005) ‘Population Density Estimations for Disaster Management: Case Study Rural Zimbabwe’, in P. van </w:t>
      </w:r>
      <w:proofErr w:type="spellStart"/>
      <w:r w:rsidRPr="00804F81">
        <w:rPr>
          <w:rFonts w:ascii="Arial" w:hAnsi="Arial" w:cs="Arial"/>
        </w:rPr>
        <w:t>Oosterom</w:t>
      </w:r>
      <w:proofErr w:type="spellEnd"/>
      <w:r w:rsidRPr="00804F81">
        <w:rPr>
          <w:rFonts w:ascii="Arial" w:hAnsi="Arial" w:cs="Arial"/>
        </w:rPr>
        <w:t xml:space="preserve">, S. </w:t>
      </w:r>
      <w:proofErr w:type="spellStart"/>
      <w:r w:rsidRPr="00804F81">
        <w:rPr>
          <w:rFonts w:ascii="Arial" w:hAnsi="Arial" w:cs="Arial"/>
        </w:rPr>
        <w:t>Zlatanova</w:t>
      </w:r>
      <w:proofErr w:type="spellEnd"/>
      <w:r w:rsidRPr="00804F81">
        <w:rPr>
          <w:rFonts w:ascii="Arial" w:hAnsi="Arial" w:cs="Arial"/>
        </w:rPr>
        <w:t xml:space="preserve">, and E.M. </w:t>
      </w:r>
      <w:proofErr w:type="spellStart"/>
      <w:r w:rsidRPr="00804F81">
        <w:rPr>
          <w:rFonts w:ascii="Arial" w:hAnsi="Arial" w:cs="Arial"/>
        </w:rPr>
        <w:t>Fendel</w:t>
      </w:r>
      <w:proofErr w:type="spellEnd"/>
      <w:r w:rsidRPr="00804F81">
        <w:rPr>
          <w:rFonts w:ascii="Arial" w:hAnsi="Arial" w:cs="Arial"/>
        </w:rPr>
        <w:t xml:space="preserve"> (eds) </w:t>
      </w:r>
      <w:r w:rsidRPr="00804F81">
        <w:rPr>
          <w:rFonts w:ascii="Arial" w:hAnsi="Arial" w:cs="Arial"/>
          <w:i/>
          <w:iCs/>
        </w:rPr>
        <w:t>Geo-information for Disaster Management</w:t>
      </w:r>
      <w:r w:rsidRPr="00804F81">
        <w:rPr>
          <w:rFonts w:ascii="Arial" w:hAnsi="Arial" w:cs="Arial"/>
        </w:rPr>
        <w:t>. Berlin, Heidelberg: Springer, pp. 901–921. Available at: https://doi.org/10.1007/3-540-27468-5_64.</w:t>
      </w:r>
    </w:p>
    <w:p w14:paraId="120D820B" w14:textId="77777777" w:rsidR="00804F81" w:rsidRPr="00804F81" w:rsidRDefault="00804F81" w:rsidP="00804F81">
      <w:pPr>
        <w:pStyle w:val="Bibliography"/>
        <w:rPr>
          <w:rFonts w:ascii="Arial" w:hAnsi="Arial" w:cs="Arial"/>
        </w:rPr>
      </w:pPr>
      <w:r w:rsidRPr="00804F81">
        <w:rPr>
          <w:rFonts w:ascii="Arial" w:hAnsi="Arial" w:cs="Arial"/>
        </w:rPr>
        <w:t xml:space="preserve">Slavchevska, V., Kaaria, S. and Taivalmaa, S.L. (2019) ‘The feminization of agriculture: evidence and implications for food and water security’, in J.A. Allan (ed.) </w:t>
      </w:r>
      <w:r w:rsidRPr="00804F81">
        <w:rPr>
          <w:rFonts w:ascii="Arial" w:hAnsi="Arial" w:cs="Arial"/>
          <w:i/>
          <w:iCs/>
        </w:rPr>
        <w:t>The Oxford Handbook of Food, Water and Society</w:t>
      </w:r>
      <w:r w:rsidRPr="00804F81">
        <w:rPr>
          <w:rFonts w:ascii="Arial" w:hAnsi="Arial" w:cs="Arial"/>
        </w:rPr>
        <w:t>. Oxford University Press.</w:t>
      </w:r>
    </w:p>
    <w:p w14:paraId="2B428A2F" w14:textId="77777777" w:rsidR="00804F81" w:rsidRPr="00804F81" w:rsidRDefault="00804F81" w:rsidP="00804F81">
      <w:pPr>
        <w:pStyle w:val="Bibliography"/>
        <w:rPr>
          <w:rFonts w:ascii="Arial" w:hAnsi="Arial" w:cs="Arial"/>
        </w:rPr>
      </w:pPr>
      <w:r w:rsidRPr="00804F81">
        <w:rPr>
          <w:rFonts w:ascii="Arial" w:hAnsi="Arial" w:cs="Arial"/>
        </w:rPr>
        <w:t xml:space="preserve">Stevens, F.R. </w:t>
      </w:r>
      <w:r w:rsidRPr="00804F81">
        <w:rPr>
          <w:rFonts w:ascii="Arial" w:hAnsi="Arial" w:cs="Arial"/>
          <w:i/>
          <w:iCs/>
        </w:rPr>
        <w:t>et al.</w:t>
      </w:r>
      <w:r w:rsidRPr="00804F81">
        <w:rPr>
          <w:rFonts w:ascii="Arial" w:hAnsi="Arial" w:cs="Arial"/>
        </w:rPr>
        <w:t xml:space="preserve"> (2015) ‘Disaggregating Census Data for Population Mapping Using Random Forests with </w:t>
      </w:r>
      <w:proofErr w:type="gramStart"/>
      <w:r w:rsidRPr="00804F81">
        <w:rPr>
          <w:rFonts w:ascii="Arial" w:hAnsi="Arial" w:cs="Arial"/>
        </w:rPr>
        <w:t>Remotely-Sensed</w:t>
      </w:r>
      <w:proofErr w:type="gramEnd"/>
      <w:r w:rsidRPr="00804F81">
        <w:rPr>
          <w:rFonts w:ascii="Arial" w:hAnsi="Arial" w:cs="Arial"/>
        </w:rPr>
        <w:t xml:space="preserve"> and Ancillary Data’, </w:t>
      </w:r>
      <w:r w:rsidRPr="00804F81">
        <w:rPr>
          <w:rFonts w:ascii="Arial" w:hAnsi="Arial" w:cs="Arial"/>
          <w:i/>
          <w:iCs/>
        </w:rPr>
        <w:t>PLOS ONE</w:t>
      </w:r>
      <w:r w:rsidRPr="00804F81">
        <w:rPr>
          <w:rFonts w:ascii="Arial" w:hAnsi="Arial" w:cs="Arial"/>
        </w:rPr>
        <w:t>, 10(2), p. e0107042. Available at: https://doi.org/10.1371/journal.pone.0107042.</w:t>
      </w:r>
    </w:p>
    <w:p w14:paraId="32BBEAAB" w14:textId="77777777" w:rsidR="00804F81" w:rsidRPr="00804F81" w:rsidRDefault="00804F81" w:rsidP="00804F81">
      <w:pPr>
        <w:pStyle w:val="Bibliography"/>
        <w:rPr>
          <w:rFonts w:ascii="Arial" w:hAnsi="Arial" w:cs="Arial"/>
        </w:rPr>
      </w:pPr>
      <w:proofErr w:type="spellStart"/>
      <w:r w:rsidRPr="00804F81">
        <w:rPr>
          <w:rFonts w:ascii="Arial" w:hAnsi="Arial" w:cs="Arial"/>
        </w:rPr>
        <w:lastRenderedPageBreak/>
        <w:t>Szarka</w:t>
      </w:r>
      <w:proofErr w:type="spellEnd"/>
      <w:r w:rsidRPr="00804F81">
        <w:rPr>
          <w:rFonts w:ascii="Arial" w:hAnsi="Arial" w:cs="Arial"/>
        </w:rPr>
        <w:t xml:space="preserve">, N. and </w:t>
      </w:r>
      <w:proofErr w:type="spellStart"/>
      <w:r w:rsidRPr="00804F81">
        <w:rPr>
          <w:rFonts w:ascii="Arial" w:hAnsi="Arial" w:cs="Arial"/>
        </w:rPr>
        <w:t>Biljecki</w:t>
      </w:r>
      <w:proofErr w:type="spellEnd"/>
      <w:r w:rsidRPr="00804F81">
        <w:rPr>
          <w:rFonts w:ascii="Arial" w:hAnsi="Arial" w:cs="Arial"/>
        </w:rPr>
        <w:t xml:space="preserve">, F. (2022) ‘Population estimation beyond counts—Inferring demographic characteristics’, </w:t>
      </w:r>
      <w:r w:rsidRPr="00804F81">
        <w:rPr>
          <w:rFonts w:ascii="Arial" w:hAnsi="Arial" w:cs="Arial"/>
          <w:i/>
          <w:iCs/>
        </w:rPr>
        <w:t>PLOS ONE</w:t>
      </w:r>
      <w:r w:rsidRPr="00804F81">
        <w:rPr>
          <w:rFonts w:ascii="Arial" w:hAnsi="Arial" w:cs="Arial"/>
        </w:rPr>
        <w:t>, 17(4), p. e0266484. Available at: https://doi.org/10.1371/journal.pone.0266484.</w:t>
      </w:r>
    </w:p>
    <w:p w14:paraId="6E26616F" w14:textId="77777777" w:rsidR="00804F81" w:rsidRPr="00804F81" w:rsidRDefault="00804F81" w:rsidP="00804F81">
      <w:pPr>
        <w:pStyle w:val="Bibliography"/>
        <w:rPr>
          <w:rFonts w:ascii="Arial" w:hAnsi="Arial" w:cs="Arial"/>
        </w:rPr>
      </w:pPr>
      <w:proofErr w:type="spellStart"/>
      <w:r w:rsidRPr="00804F81">
        <w:rPr>
          <w:rFonts w:ascii="Arial" w:hAnsi="Arial" w:cs="Arial"/>
        </w:rPr>
        <w:t>Tatem</w:t>
      </w:r>
      <w:proofErr w:type="spellEnd"/>
      <w:r w:rsidRPr="00804F81">
        <w:rPr>
          <w:rFonts w:ascii="Arial" w:hAnsi="Arial" w:cs="Arial"/>
        </w:rPr>
        <w:t xml:space="preserve">, A.J. (2022) ‘Small area population denominators for improved disease surveillance and response’, </w:t>
      </w:r>
      <w:r w:rsidRPr="00804F81">
        <w:rPr>
          <w:rFonts w:ascii="Arial" w:hAnsi="Arial" w:cs="Arial"/>
          <w:i/>
          <w:iCs/>
        </w:rPr>
        <w:t>Epidemics</w:t>
      </w:r>
      <w:r w:rsidRPr="00804F81">
        <w:rPr>
          <w:rFonts w:ascii="Arial" w:hAnsi="Arial" w:cs="Arial"/>
        </w:rPr>
        <w:t>, 40, p. 100597. Available at: https://doi.org/10.1016/j.epidem.2022.100597.</w:t>
      </w:r>
    </w:p>
    <w:p w14:paraId="5174CBD2" w14:textId="77777777" w:rsidR="00804F81" w:rsidRPr="00804F81" w:rsidRDefault="00804F81" w:rsidP="00804F81">
      <w:pPr>
        <w:pStyle w:val="Bibliography"/>
        <w:rPr>
          <w:rFonts w:ascii="Arial" w:hAnsi="Arial" w:cs="Arial"/>
        </w:rPr>
      </w:pPr>
      <w:r w:rsidRPr="00804F81">
        <w:rPr>
          <w:rFonts w:ascii="Arial" w:hAnsi="Arial" w:cs="Arial"/>
        </w:rPr>
        <w:t xml:space="preserve">Tobler, W. </w:t>
      </w:r>
      <w:r w:rsidRPr="00804F81">
        <w:rPr>
          <w:rFonts w:ascii="Arial" w:hAnsi="Arial" w:cs="Arial"/>
          <w:i/>
          <w:iCs/>
        </w:rPr>
        <w:t>et al.</w:t>
      </w:r>
      <w:r w:rsidRPr="00804F81">
        <w:rPr>
          <w:rFonts w:ascii="Arial" w:hAnsi="Arial" w:cs="Arial"/>
        </w:rPr>
        <w:t xml:space="preserve"> (1997) ‘World population in a grid of spherical quadrilaterals’, </w:t>
      </w:r>
      <w:r w:rsidRPr="00804F81">
        <w:rPr>
          <w:rFonts w:ascii="Arial" w:hAnsi="Arial" w:cs="Arial"/>
          <w:i/>
          <w:iCs/>
        </w:rPr>
        <w:t>International Journal of Population Geography</w:t>
      </w:r>
      <w:r w:rsidRPr="00804F81">
        <w:rPr>
          <w:rFonts w:ascii="Arial" w:hAnsi="Arial" w:cs="Arial"/>
        </w:rPr>
        <w:t>, 3(3), pp. 203–225. Available at: https://doi.org/10.1002/(SICI)1099-1220(199709)3:3&lt;</w:t>
      </w:r>
      <w:proofErr w:type="gramStart"/>
      <w:r w:rsidRPr="00804F81">
        <w:rPr>
          <w:rFonts w:ascii="Arial" w:hAnsi="Arial" w:cs="Arial"/>
        </w:rPr>
        <w:t>203::</w:t>
      </w:r>
      <w:proofErr w:type="gramEnd"/>
      <w:r w:rsidRPr="00804F81">
        <w:rPr>
          <w:rFonts w:ascii="Arial" w:hAnsi="Arial" w:cs="Arial"/>
        </w:rPr>
        <w:t>AID-IJPG68&gt;3.0.CO;2-C.</w:t>
      </w:r>
    </w:p>
    <w:p w14:paraId="08BC11BB" w14:textId="77777777" w:rsidR="00804F81" w:rsidRPr="00804F81" w:rsidRDefault="00804F81" w:rsidP="00804F81">
      <w:pPr>
        <w:pStyle w:val="Bibliography"/>
        <w:rPr>
          <w:rFonts w:ascii="Arial" w:hAnsi="Arial" w:cs="Arial"/>
        </w:rPr>
      </w:pPr>
      <w:r w:rsidRPr="00804F81">
        <w:rPr>
          <w:rFonts w:ascii="Arial" w:hAnsi="Arial" w:cs="Arial"/>
        </w:rPr>
        <w:t xml:space="preserve">Tobler, W.R. (1970) ‘A Computer Movie Simulating Urban Growth in the Detroit Region’, </w:t>
      </w:r>
      <w:r w:rsidRPr="00804F81">
        <w:rPr>
          <w:rFonts w:ascii="Arial" w:hAnsi="Arial" w:cs="Arial"/>
          <w:i/>
          <w:iCs/>
        </w:rPr>
        <w:t>Economic Geography</w:t>
      </w:r>
      <w:r w:rsidRPr="00804F81">
        <w:rPr>
          <w:rFonts w:ascii="Arial" w:hAnsi="Arial" w:cs="Arial"/>
        </w:rPr>
        <w:t>, 46, pp. 234–240. Available at: https://doi.org/10.2307/143141.</w:t>
      </w:r>
    </w:p>
    <w:p w14:paraId="3200EFA0" w14:textId="77777777" w:rsidR="00804F81" w:rsidRPr="00804F81" w:rsidRDefault="00804F81" w:rsidP="00804F81">
      <w:pPr>
        <w:pStyle w:val="Bibliography"/>
        <w:rPr>
          <w:rFonts w:ascii="Arial" w:hAnsi="Arial" w:cs="Arial"/>
        </w:rPr>
      </w:pPr>
      <w:r w:rsidRPr="00804F81">
        <w:rPr>
          <w:rFonts w:ascii="Arial" w:hAnsi="Arial" w:cs="Arial"/>
        </w:rPr>
        <w:t xml:space="preserve">Tobler, W.R. (1979) ‘Smooth Pycnophylactic Interpolation for Geographical Regions’, </w:t>
      </w:r>
      <w:r w:rsidRPr="00804F81">
        <w:rPr>
          <w:rFonts w:ascii="Arial" w:hAnsi="Arial" w:cs="Arial"/>
          <w:i/>
          <w:iCs/>
        </w:rPr>
        <w:t>Journal of the American Statistical Association</w:t>
      </w:r>
      <w:r w:rsidRPr="00804F81">
        <w:rPr>
          <w:rFonts w:ascii="Arial" w:hAnsi="Arial" w:cs="Arial"/>
        </w:rPr>
        <w:t>, 74(367), pp. 519–530. Available at: https://doi.org/10.2307/2286968.</w:t>
      </w:r>
    </w:p>
    <w:p w14:paraId="68F5ABE8" w14:textId="77777777" w:rsidR="00804F81" w:rsidRPr="00804F81" w:rsidRDefault="00804F81" w:rsidP="00804F81">
      <w:pPr>
        <w:pStyle w:val="Bibliography"/>
        <w:rPr>
          <w:rFonts w:ascii="Arial" w:hAnsi="Arial" w:cs="Arial"/>
        </w:rPr>
      </w:pPr>
      <w:proofErr w:type="spellStart"/>
      <w:r w:rsidRPr="00804F81">
        <w:rPr>
          <w:rFonts w:ascii="Arial" w:hAnsi="Arial" w:cs="Arial"/>
        </w:rPr>
        <w:t>Tuholske</w:t>
      </w:r>
      <w:proofErr w:type="spellEnd"/>
      <w:r w:rsidRPr="00804F81">
        <w:rPr>
          <w:rFonts w:ascii="Arial" w:hAnsi="Arial" w:cs="Arial"/>
        </w:rPr>
        <w:t xml:space="preserve">, C. </w:t>
      </w:r>
      <w:r w:rsidRPr="00804F81">
        <w:rPr>
          <w:rFonts w:ascii="Arial" w:hAnsi="Arial" w:cs="Arial"/>
          <w:i/>
          <w:iCs/>
        </w:rPr>
        <w:t>et al.</w:t>
      </w:r>
      <w:r w:rsidRPr="00804F81">
        <w:rPr>
          <w:rFonts w:ascii="Arial" w:hAnsi="Arial" w:cs="Arial"/>
        </w:rPr>
        <w:t xml:space="preserve"> (2021) ‘Implications for Tracking SDG Indicator Metrics with Gridded Population Data’, </w:t>
      </w:r>
      <w:r w:rsidRPr="00804F81">
        <w:rPr>
          <w:rFonts w:ascii="Arial" w:hAnsi="Arial" w:cs="Arial"/>
          <w:i/>
          <w:iCs/>
        </w:rPr>
        <w:t>Sustainability</w:t>
      </w:r>
      <w:r w:rsidRPr="00804F81">
        <w:rPr>
          <w:rFonts w:ascii="Arial" w:hAnsi="Arial" w:cs="Arial"/>
        </w:rPr>
        <w:t>, 13(13), p. 7329. Available at: https://doi.org/10.3390/su13137329.</w:t>
      </w:r>
    </w:p>
    <w:p w14:paraId="33D0DADE" w14:textId="77777777" w:rsidR="00804F81" w:rsidRPr="00804F81" w:rsidRDefault="00804F81" w:rsidP="00804F81">
      <w:pPr>
        <w:pStyle w:val="Bibliography"/>
        <w:rPr>
          <w:rFonts w:ascii="Arial" w:hAnsi="Arial" w:cs="Arial"/>
        </w:rPr>
      </w:pPr>
      <w:r w:rsidRPr="00804F81">
        <w:rPr>
          <w:rFonts w:ascii="Arial" w:hAnsi="Arial" w:cs="Arial"/>
        </w:rPr>
        <w:t xml:space="preserve">United Nations (2022) </w:t>
      </w:r>
      <w:r w:rsidRPr="00804F81">
        <w:rPr>
          <w:rFonts w:ascii="Arial" w:hAnsi="Arial" w:cs="Arial"/>
          <w:i/>
          <w:iCs/>
        </w:rPr>
        <w:t>The Sustainable Development Goals Report 2022</w:t>
      </w:r>
      <w:r w:rsidRPr="00804F81">
        <w:rPr>
          <w:rFonts w:ascii="Arial" w:hAnsi="Arial" w:cs="Arial"/>
        </w:rPr>
        <w:t>. New York, NY: United Nations. Available at: https://unstats.un.org/sdgs/report/2022/.</w:t>
      </w:r>
    </w:p>
    <w:p w14:paraId="6E694C97" w14:textId="77777777" w:rsidR="00804F81" w:rsidRPr="00804F81" w:rsidRDefault="00804F81" w:rsidP="00804F81">
      <w:pPr>
        <w:pStyle w:val="Bibliography"/>
        <w:rPr>
          <w:rFonts w:ascii="Arial" w:hAnsi="Arial" w:cs="Arial"/>
        </w:rPr>
      </w:pPr>
      <w:r w:rsidRPr="00804F81">
        <w:rPr>
          <w:rFonts w:ascii="Arial" w:hAnsi="Arial" w:cs="Arial"/>
        </w:rPr>
        <w:t xml:space="preserve">United Nations in India (2022) </w:t>
      </w:r>
      <w:r w:rsidRPr="00804F81">
        <w:rPr>
          <w:rFonts w:ascii="Arial" w:hAnsi="Arial" w:cs="Arial"/>
          <w:i/>
          <w:iCs/>
        </w:rPr>
        <w:t>UN India Annual Report 2021</w:t>
      </w:r>
      <w:r w:rsidRPr="00804F81">
        <w:rPr>
          <w:rFonts w:ascii="Arial" w:hAnsi="Arial" w:cs="Arial"/>
        </w:rPr>
        <w:t>. New Delhi, India. Available at: https://india.un.org/en/195240-un-india-annual-report-2021 (Accessed: 30 May 2023).</w:t>
      </w:r>
    </w:p>
    <w:p w14:paraId="58AC23CE" w14:textId="77777777" w:rsidR="00804F81" w:rsidRPr="00804F81" w:rsidRDefault="00804F81" w:rsidP="00804F81">
      <w:pPr>
        <w:pStyle w:val="Bibliography"/>
        <w:rPr>
          <w:rFonts w:ascii="Arial" w:hAnsi="Arial" w:cs="Arial"/>
        </w:rPr>
      </w:pPr>
      <w:r w:rsidRPr="00804F81">
        <w:rPr>
          <w:rFonts w:ascii="Arial" w:hAnsi="Arial" w:cs="Arial"/>
        </w:rPr>
        <w:t xml:space="preserve">Viel, J.-F. and Tran, A. (2009) ‘Estimating Denominators: Satellite-Based Population Estimates at a Fine Spatial Resolution in a European Urban Area’, </w:t>
      </w:r>
      <w:r w:rsidRPr="00804F81">
        <w:rPr>
          <w:rFonts w:ascii="Arial" w:hAnsi="Arial" w:cs="Arial"/>
          <w:i/>
          <w:iCs/>
        </w:rPr>
        <w:t>Epidemiology</w:t>
      </w:r>
      <w:r w:rsidRPr="00804F81">
        <w:rPr>
          <w:rFonts w:ascii="Arial" w:hAnsi="Arial" w:cs="Arial"/>
        </w:rPr>
        <w:t>, 20(2), pp. 214–222.</w:t>
      </w:r>
    </w:p>
    <w:p w14:paraId="5EE685DA" w14:textId="77777777" w:rsidR="00804F81" w:rsidRPr="00804F81" w:rsidRDefault="00804F81" w:rsidP="00804F81">
      <w:pPr>
        <w:pStyle w:val="Bibliography"/>
        <w:rPr>
          <w:rFonts w:ascii="Arial" w:hAnsi="Arial" w:cs="Arial"/>
        </w:rPr>
      </w:pPr>
      <w:r w:rsidRPr="00804F81">
        <w:rPr>
          <w:rFonts w:ascii="Arial" w:hAnsi="Arial" w:cs="Arial"/>
        </w:rPr>
        <w:t xml:space="preserve">Wardrop, N.A. </w:t>
      </w:r>
      <w:r w:rsidRPr="00804F81">
        <w:rPr>
          <w:rFonts w:ascii="Arial" w:hAnsi="Arial" w:cs="Arial"/>
          <w:i/>
          <w:iCs/>
        </w:rPr>
        <w:t>et al.</w:t>
      </w:r>
      <w:r w:rsidRPr="00804F81">
        <w:rPr>
          <w:rFonts w:ascii="Arial" w:hAnsi="Arial" w:cs="Arial"/>
        </w:rPr>
        <w:t xml:space="preserve"> (2018) ‘Spatially disaggregated population estimates in the absence of national population and housing census data’, </w:t>
      </w:r>
      <w:r w:rsidRPr="00804F81">
        <w:rPr>
          <w:rFonts w:ascii="Arial" w:hAnsi="Arial" w:cs="Arial"/>
          <w:i/>
          <w:iCs/>
        </w:rPr>
        <w:t>Proceedings of the National Academy of Sciences</w:t>
      </w:r>
      <w:r w:rsidRPr="00804F81">
        <w:rPr>
          <w:rFonts w:ascii="Arial" w:hAnsi="Arial" w:cs="Arial"/>
        </w:rPr>
        <w:t>, 115(14), pp. 3529–3537. Available at: https://doi.org/10.1073/pnas.1715305115.</w:t>
      </w:r>
    </w:p>
    <w:p w14:paraId="4CA9EB3D" w14:textId="77777777" w:rsidR="00804F81" w:rsidRPr="00804F81" w:rsidRDefault="00804F81" w:rsidP="00804F81">
      <w:pPr>
        <w:pStyle w:val="Bibliography"/>
        <w:rPr>
          <w:rFonts w:ascii="Arial" w:hAnsi="Arial" w:cs="Arial"/>
        </w:rPr>
      </w:pPr>
      <w:r w:rsidRPr="00804F81">
        <w:rPr>
          <w:rFonts w:ascii="Arial" w:hAnsi="Arial" w:cs="Arial"/>
        </w:rPr>
        <w:t xml:space="preserve">World Bank (2023) </w:t>
      </w:r>
      <w:r w:rsidRPr="00804F81">
        <w:rPr>
          <w:rFonts w:ascii="Arial" w:hAnsi="Arial" w:cs="Arial"/>
          <w:i/>
          <w:iCs/>
        </w:rPr>
        <w:t>Agriculture and Food</w:t>
      </w:r>
      <w:r w:rsidRPr="00804F81">
        <w:rPr>
          <w:rFonts w:ascii="Arial" w:hAnsi="Arial" w:cs="Arial"/>
        </w:rPr>
        <w:t xml:space="preserve">, </w:t>
      </w:r>
      <w:r w:rsidRPr="00804F81">
        <w:rPr>
          <w:rFonts w:ascii="Arial" w:hAnsi="Arial" w:cs="Arial"/>
          <w:i/>
          <w:iCs/>
        </w:rPr>
        <w:t>World Bank</w:t>
      </w:r>
      <w:r w:rsidRPr="00804F81">
        <w:rPr>
          <w:rFonts w:ascii="Arial" w:hAnsi="Arial" w:cs="Arial"/>
        </w:rPr>
        <w:t>. Available at: https://www.worldbank.org/en/topic/agriculture/overview (Accessed: 22 May 2023).</w:t>
      </w:r>
    </w:p>
    <w:p w14:paraId="2DB26458" w14:textId="77777777" w:rsidR="00804F81" w:rsidRPr="00804F81" w:rsidRDefault="00804F81" w:rsidP="00804F81">
      <w:pPr>
        <w:pStyle w:val="Bibliography"/>
        <w:rPr>
          <w:rFonts w:ascii="Arial" w:hAnsi="Arial" w:cs="Arial"/>
        </w:rPr>
      </w:pPr>
      <w:r w:rsidRPr="00804F81">
        <w:rPr>
          <w:rFonts w:ascii="Arial" w:hAnsi="Arial" w:cs="Arial"/>
        </w:rPr>
        <w:t xml:space="preserve">You, L. and Wood, S. (2006) ‘An entropy approach to spatial disaggregation of agricultural production’, </w:t>
      </w:r>
      <w:r w:rsidRPr="00804F81">
        <w:rPr>
          <w:rFonts w:ascii="Arial" w:hAnsi="Arial" w:cs="Arial"/>
          <w:i/>
          <w:iCs/>
        </w:rPr>
        <w:t>Agricultural Systems</w:t>
      </w:r>
      <w:r w:rsidRPr="00804F81">
        <w:rPr>
          <w:rFonts w:ascii="Arial" w:hAnsi="Arial" w:cs="Arial"/>
        </w:rPr>
        <w:t>, 90(1), pp. 329–347. Available at: https://doi.org/10.1016/j.agsy.2006.01.008.</w:t>
      </w:r>
    </w:p>
    <w:p w14:paraId="2FC04E00" w14:textId="77777777" w:rsidR="00804F81" w:rsidRPr="00804F81" w:rsidRDefault="00804F81" w:rsidP="00804F81">
      <w:pPr>
        <w:pStyle w:val="Bibliography"/>
        <w:rPr>
          <w:rFonts w:ascii="Arial" w:hAnsi="Arial" w:cs="Arial"/>
        </w:rPr>
      </w:pPr>
      <w:r w:rsidRPr="00804F81">
        <w:rPr>
          <w:rFonts w:ascii="Arial" w:hAnsi="Arial" w:cs="Arial"/>
        </w:rPr>
        <w:t xml:space="preserve">Zarkovich, S.S., Bosnich, S. and </w:t>
      </w:r>
      <w:proofErr w:type="spellStart"/>
      <w:r w:rsidRPr="00804F81">
        <w:rPr>
          <w:rFonts w:ascii="Arial" w:hAnsi="Arial" w:cs="Arial"/>
        </w:rPr>
        <w:t>Anichich</w:t>
      </w:r>
      <w:proofErr w:type="spellEnd"/>
      <w:r w:rsidRPr="00804F81">
        <w:rPr>
          <w:rFonts w:ascii="Arial" w:hAnsi="Arial" w:cs="Arial"/>
        </w:rPr>
        <w:t xml:space="preserve">, Z. (1976) ‘Agricultural Population’, </w:t>
      </w:r>
      <w:r w:rsidRPr="00804F81">
        <w:rPr>
          <w:rFonts w:ascii="Arial" w:hAnsi="Arial" w:cs="Arial"/>
          <w:i/>
          <w:iCs/>
        </w:rPr>
        <w:t xml:space="preserve">International Statistical Review / Revue Internationale de </w:t>
      </w:r>
      <w:proofErr w:type="spellStart"/>
      <w:r w:rsidRPr="00804F81">
        <w:rPr>
          <w:rFonts w:ascii="Arial" w:hAnsi="Arial" w:cs="Arial"/>
          <w:i/>
          <w:iCs/>
        </w:rPr>
        <w:t>Statistique</w:t>
      </w:r>
      <w:proofErr w:type="spellEnd"/>
      <w:r w:rsidRPr="00804F81">
        <w:rPr>
          <w:rFonts w:ascii="Arial" w:hAnsi="Arial" w:cs="Arial"/>
        </w:rPr>
        <w:t>, 44(2), pp. 283–288. Available at: https://doi.org/10.2307/1403288.</w:t>
      </w:r>
    </w:p>
    <w:p w14:paraId="43B79DD1" w14:textId="5BEFAE02" w:rsidR="009225AB" w:rsidRPr="009225AB" w:rsidRDefault="009225AB" w:rsidP="003608A7">
      <w:pPr>
        <w:ind w:left="720" w:hanging="720"/>
        <w:jc w:val="left"/>
      </w:pPr>
      <w:r w:rsidRPr="003608A7">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6-07T11:45:00Z" w:initials="JP">
    <w:p w14:paraId="75723AEC" w14:textId="77777777" w:rsidR="00774F9D" w:rsidRDefault="00774F9D" w:rsidP="008844DD">
      <w:pPr>
        <w:pStyle w:val="CommentText"/>
        <w:jc w:val="left"/>
      </w:pPr>
      <w:r>
        <w:rPr>
          <w:rStyle w:val="CommentReference"/>
        </w:rPr>
        <w:annotationRef/>
      </w:r>
      <w:r>
        <w:t>Incorporate this section into intro paragraph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723A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AEC62" w16cex:dateUtc="2023-06-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723AEC" w16cid:durableId="282AEC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3"/>
  </w:num>
  <w:num w:numId="2" w16cid:durableId="721709414">
    <w:abstractNumId w:val="6"/>
  </w:num>
  <w:num w:numId="3" w16cid:durableId="1819571016">
    <w:abstractNumId w:val="16"/>
  </w:num>
  <w:num w:numId="4" w16cid:durableId="495920517">
    <w:abstractNumId w:val="0"/>
  </w:num>
  <w:num w:numId="5" w16cid:durableId="1691027586">
    <w:abstractNumId w:val="8"/>
  </w:num>
  <w:num w:numId="6" w16cid:durableId="1115101120">
    <w:abstractNumId w:val="13"/>
  </w:num>
  <w:num w:numId="7" w16cid:durableId="2059545312">
    <w:abstractNumId w:val="12"/>
  </w:num>
  <w:num w:numId="8" w16cid:durableId="1826318471">
    <w:abstractNumId w:val="15"/>
  </w:num>
  <w:num w:numId="9" w16cid:durableId="1691641178">
    <w:abstractNumId w:val="7"/>
  </w:num>
  <w:num w:numId="10" w16cid:durableId="850797258">
    <w:abstractNumId w:val="9"/>
  </w:num>
  <w:num w:numId="11" w16cid:durableId="113066109">
    <w:abstractNumId w:val="2"/>
  </w:num>
  <w:num w:numId="12" w16cid:durableId="679699158">
    <w:abstractNumId w:val="4"/>
  </w:num>
  <w:num w:numId="13" w16cid:durableId="615914477">
    <w:abstractNumId w:val="5"/>
  </w:num>
  <w:num w:numId="14" w16cid:durableId="1733697690">
    <w:abstractNumId w:val="10"/>
  </w:num>
  <w:num w:numId="15" w16cid:durableId="476263124">
    <w:abstractNumId w:val="1"/>
  </w:num>
  <w:num w:numId="16" w16cid:durableId="1186559874">
    <w:abstractNumId w:val="14"/>
  </w:num>
  <w:num w:numId="17" w16cid:durableId="132520602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10813"/>
    <w:rsid w:val="00014845"/>
    <w:rsid w:val="00022AD8"/>
    <w:rsid w:val="000248DB"/>
    <w:rsid w:val="00056203"/>
    <w:rsid w:val="000636D3"/>
    <w:rsid w:val="000661A5"/>
    <w:rsid w:val="00091673"/>
    <w:rsid w:val="000933C8"/>
    <w:rsid w:val="00095403"/>
    <w:rsid w:val="000973FE"/>
    <w:rsid w:val="00097DDE"/>
    <w:rsid w:val="000A0A8B"/>
    <w:rsid w:val="000B1827"/>
    <w:rsid w:val="000B2E87"/>
    <w:rsid w:val="000B3319"/>
    <w:rsid w:val="000B56E4"/>
    <w:rsid w:val="000C417A"/>
    <w:rsid w:val="000D339B"/>
    <w:rsid w:val="000F5982"/>
    <w:rsid w:val="000F5C13"/>
    <w:rsid w:val="000F7E9E"/>
    <w:rsid w:val="00102B31"/>
    <w:rsid w:val="00102E51"/>
    <w:rsid w:val="00117DF6"/>
    <w:rsid w:val="00122C75"/>
    <w:rsid w:val="00123C47"/>
    <w:rsid w:val="00173E70"/>
    <w:rsid w:val="00173FFA"/>
    <w:rsid w:val="001750F5"/>
    <w:rsid w:val="00176772"/>
    <w:rsid w:val="001827B8"/>
    <w:rsid w:val="00195C3D"/>
    <w:rsid w:val="001E4F99"/>
    <w:rsid w:val="001E672F"/>
    <w:rsid w:val="001F2F0A"/>
    <w:rsid w:val="002049FD"/>
    <w:rsid w:val="00213F6D"/>
    <w:rsid w:val="00216E72"/>
    <w:rsid w:val="002171B4"/>
    <w:rsid w:val="00224E17"/>
    <w:rsid w:val="00234DF4"/>
    <w:rsid w:val="002350FF"/>
    <w:rsid w:val="002419AD"/>
    <w:rsid w:val="002549B1"/>
    <w:rsid w:val="00275FD9"/>
    <w:rsid w:val="002823B1"/>
    <w:rsid w:val="00296D7E"/>
    <w:rsid w:val="002A307B"/>
    <w:rsid w:val="002A43A9"/>
    <w:rsid w:val="002B000E"/>
    <w:rsid w:val="002B3A74"/>
    <w:rsid w:val="002C722C"/>
    <w:rsid w:val="002C7B3B"/>
    <w:rsid w:val="002E2901"/>
    <w:rsid w:val="002E6437"/>
    <w:rsid w:val="002E6AB9"/>
    <w:rsid w:val="002F569F"/>
    <w:rsid w:val="003175DE"/>
    <w:rsid w:val="00321130"/>
    <w:rsid w:val="00325379"/>
    <w:rsid w:val="0033141E"/>
    <w:rsid w:val="003321F4"/>
    <w:rsid w:val="00334D61"/>
    <w:rsid w:val="00337EAE"/>
    <w:rsid w:val="00341784"/>
    <w:rsid w:val="00342A74"/>
    <w:rsid w:val="00354332"/>
    <w:rsid w:val="003562DB"/>
    <w:rsid w:val="003608A7"/>
    <w:rsid w:val="003640F5"/>
    <w:rsid w:val="0037614E"/>
    <w:rsid w:val="0037642D"/>
    <w:rsid w:val="00376FC0"/>
    <w:rsid w:val="00380D6D"/>
    <w:rsid w:val="0038350C"/>
    <w:rsid w:val="00396B52"/>
    <w:rsid w:val="003A4F3A"/>
    <w:rsid w:val="003C23FE"/>
    <w:rsid w:val="003D1273"/>
    <w:rsid w:val="003D2CB2"/>
    <w:rsid w:val="003E4307"/>
    <w:rsid w:val="003F1712"/>
    <w:rsid w:val="0041269A"/>
    <w:rsid w:val="004132AB"/>
    <w:rsid w:val="00416CFA"/>
    <w:rsid w:val="00424424"/>
    <w:rsid w:val="00436E9B"/>
    <w:rsid w:val="0044524C"/>
    <w:rsid w:val="004578B7"/>
    <w:rsid w:val="004619B3"/>
    <w:rsid w:val="004701E2"/>
    <w:rsid w:val="00474658"/>
    <w:rsid w:val="0047502D"/>
    <w:rsid w:val="004925BB"/>
    <w:rsid w:val="00495C82"/>
    <w:rsid w:val="004B4980"/>
    <w:rsid w:val="004C5FB5"/>
    <w:rsid w:val="004D1CC8"/>
    <w:rsid w:val="004D254F"/>
    <w:rsid w:val="004E5AA4"/>
    <w:rsid w:val="004F0DB9"/>
    <w:rsid w:val="00502685"/>
    <w:rsid w:val="005109F6"/>
    <w:rsid w:val="00516505"/>
    <w:rsid w:val="00520285"/>
    <w:rsid w:val="00540B2E"/>
    <w:rsid w:val="005625B7"/>
    <w:rsid w:val="00566CF0"/>
    <w:rsid w:val="00575B7B"/>
    <w:rsid w:val="00585913"/>
    <w:rsid w:val="005904A8"/>
    <w:rsid w:val="00591FCA"/>
    <w:rsid w:val="00593361"/>
    <w:rsid w:val="005A2CCD"/>
    <w:rsid w:val="005C3AD8"/>
    <w:rsid w:val="005E13E5"/>
    <w:rsid w:val="005F6076"/>
    <w:rsid w:val="0060329C"/>
    <w:rsid w:val="00630AE6"/>
    <w:rsid w:val="0064375C"/>
    <w:rsid w:val="00660156"/>
    <w:rsid w:val="00666244"/>
    <w:rsid w:val="0066661B"/>
    <w:rsid w:val="00693132"/>
    <w:rsid w:val="006A12BE"/>
    <w:rsid w:val="006B1D41"/>
    <w:rsid w:val="006B76BC"/>
    <w:rsid w:val="006B7FA5"/>
    <w:rsid w:val="006C6C41"/>
    <w:rsid w:val="006D2271"/>
    <w:rsid w:val="006D442B"/>
    <w:rsid w:val="006D7F67"/>
    <w:rsid w:val="006E1600"/>
    <w:rsid w:val="006F3561"/>
    <w:rsid w:val="006F4947"/>
    <w:rsid w:val="006F49BD"/>
    <w:rsid w:val="006F7935"/>
    <w:rsid w:val="00707C27"/>
    <w:rsid w:val="00720FEC"/>
    <w:rsid w:val="00722F2E"/>
    <w:rsid w:val="00736193"/>
    <w:rsid w:val="00774585"/>
    <w:rsid w:val="00774F9D"/>
    <w:rsid w:val="007858A3"/>
    <w:rsid w:val="00785ACB"/>
    <w:rsid w:val="00786773"/>
    <w:rsid w:val="00787124"/>
    <w:rsid w:val="007A3897"/>
    <w:rsid w:val="007A4ED6"/>
    <w:rsid w:val="007A762F"/>
    <w:rsid w:val="007C19F9"/>
    <w:rsid w:val="007C27E8"/>
    <w:rsid w:val="007F2554"/>
    <w:rsid w:val="007F5D89"/>
    <w:rsid w:val="007F790C"/>
    <w:rsid w:val="007F79C8"/>
    <w:rsid w:val="007F7A29"/>
    <w:rsid w:val="0080382E"/>
    <w:rsid w:val="00803FB7"/>
    <w:rsid w:val="00804F81"/>
    <w:rsid w:val="008071D3"/>
    <w:rsid w:val="0081472A"/>
    <w:rsid w:val="008360A6"/>
    <w:rsid w:val="00860B6A"/>
    <w:rsid w:val="008655CA"/>
    <w:rsid w:val="00866076"/>
    <w:rsid w:val="008666E6"/>
    <w:rsid w:val="00866C21"/>
    <w:rsid w:val="00867D8B"/>
    <w:rsid w:val="0087402B"/>
    <w:rsid w:val="00880D06"/>
    <w:rsid w:val="008905B5"/>
    <w:rsid w:val="00891BC0"/>
    <w:rsid w:val="008A39DC"/>
    <w:rsid w:val="008A7C14"/>
    <w:rsid w:val="008A7EAF"/>
    <w:rsid w:val="008B0E39"/>
    <w:rsid w:val="008B572F"/>
    <w:rsid w:val="008B7336"/>
    <w:rsid w:val="008C2237"/>
    <w:rsid w:val="008C7464"/>
    <w:rsid w:val="008E70E1"/>
    <w:rsid w:val="008F2921"/>
    <w:rsid w:val="008F39E8"/>
    <w:rsid w:val="008F5D72"/>
    <w:rsid w:val="00901D29"/>
    <w:rsid w:val="009107B5"/>
    <w:rsid w:val="00921144"/>
    <w:rsid w:val="009225AB"/>
    <w:rsid w:val="009325C2"/>
    <w:rsid w:val="00942541"/>
    <w:rsid w:val="00954694"/>
    <w:rsid w:val="009578B7"/>
    <w:rsid w:val="00967305"/>
    <w:rsid w:val="00977597"/>
    <w:rsid w:val="009820B5"/>
    <w:rsid w:val="00982EB0"/>
    <w:rsid w:val="00987BA1"/>
    <w:rsid w:val="00993041"/>
    <w:rsid w:val="009A5F8D"/>
    <w:rsid w:val="009A6070"/>
    <w:rsid w:val="009B4E54"/>
    <w:rsid w:val="009C1B12"/>
    <w:rsid w:val="009C2206"/>
    <w:rsid w:val="009C4229"/>
    <w:rsid w:val="009E3265"/>
    <w:rsid w:val="009E342F"/>
    <w:rsid w:val="00A207B9"/>
    <w:rsid w:val="00A275C1"/>
    <w:rsid w:val="00A405EF"/>
    <w:rsid w:val="00A42B3C"/>
    <w:rsid w:val="00A61EFB"/>
    <w:rsid w:val="00A67888"/>
    <w:rsid w:val="00A83FF7"/>
    <w:rsid w:val="00AC180E"/>
    <w:rsid w:val="00AD4A57"/>
    <w:rsid w:val="00AD5AAD"/>
    <w:rsid w:val="00AF4F41"/>
    <w:rsid w:val="00B0551B"/>
    <w:rsid w:val="00B121B4"/>
    <w:rsid w:val="00B128B9"/>
    <w:rsid w:val="00B22899"/>
    <w:rsid w:val="00B32147"/>
    <w:rsid w:val="00B433D4"/>
    <w:rsid w:val="00B52465"/>
    <w:rsid w:val="00B9045B"/>
    <w:rsid w:val="00B95F99"/>
    <w:rsid w:val="00BA00EB"/>
    <w:rsid w:val="00BA2186"/>
    <w:rsid w:val="00BB065F"/>
    <w:rsid w:val="00BD7621"/>
    <w:rsid w:val="00BD7A4B"/>
    <w:rsid w:val="00BE0376"/>
    <w:rsid w:val="00BE1EFE"/>
    <w:rsid w:val="00BF0799"/>
    <w:rsid w:val="00BF45CD"/>
    <w:rsid w:val="00C10490"/>
    <w:rsid w:val="00C10EE7"/>
    <w:rsid w:val="00C15929"/>
    <w:rsid w:val="00C15F4C"/>
    <w:rsid w:val="00C27676"/>
    <w:rsid w:val="00C404DD"/>
    <w:rsid w:val="00C410A3"/>
    <w:rsid w:val="00C42655"/>
    <w:rsid w:val="00C43689"/>
    <w:rsid w:val="00C43B02"/>
    <w:rsid w:val="00C45762"/>
    <w:rsid w:val="00C47771"/>
    <w:rsid w:val="00C53627"/>
    <w:rsid w:val="00C61E47"/>
    <w:rsid w:val="00C65C60"/>
    <w:rsid w:val="00C67A65"/>
    <w:rsid w:val="00C72E05"/>
    <w:rsid w:val="00C86DF1"/>
    <w:rsid w:val="00CA4505"/>
    <w:rsid w:val="00CB2479"/>
    <w:rsid w:val="00CB6441"/>
    <w:rsid w:val="00CD3383"/>
    <w:rsid w:val="00CD3F46"/>
    <w:rsid w:val="00CE543F"/>
    <w:rsid w:val="00CF132D"/>
    <w:rsid w:val="00D11CD4"/>
    <w:rsid w:val="00D36FF4"/>
    <w:rsid w:val="00D37989"/>
    <w:rsid w:val="00D40AC4"/>
    <w:rsid w:val="00D41FC4"/>
    <w:rsid w:val="00D53B5B"/>
    <w:rsid w:val="00D629E7"/>
    <w:rsid w:val="00D7598D"/>
    <w:rsid w:val="00D77EB0"/>
    <w:rsid w:val="00D92C6B"/>
    <w:rsid w:val="00D93779"/>
    <w:rsid w:val="00D96ED1"/>
    <w:rsid w:val="00DA16C1"/>
    <w:rsid w:val="00DA3E3A"/>
    <w:rsid w:val="00DA444D"/>
    <w:rsid w:val="00DA5C28"/>
    <w:rsid w:val="00DD0DB2"/>
    <w:rsid w:val="00DD2F1D"/>
    <w:rsid w:val="00DD61FB"/>
    <w:rsid w:val="00DD66AB"/>
    <w:rsid w:val="00DE4B74"/>
    <w:rsid w:val="00DF6730"/>
    <w:rsid w:val="00E100F3"/>
    <w:rsid w:val="00E119AB"/>
    <w:rsid w:val="00E11DCB"/>
    <w:rsid w:val="00E20C2A"/>
    <w:rsid w:val="00E32821"/>
    <w:rsid w:val="00E328E0"/>
    <w:rsid w:val="00E542AF"/>
    <w:rsid w:val="00E55026"/>
    <w:rsid w:val="00E5621E"/>
    <w:rsid w:val="00E56C6F"/>
    <w:rsid w:val="00E61238"/>
    <w:rsid w:val="00E621CF"/>
    <w:rsid w:val="00E706EB"/>
    <w:rsid w:val="00E73F17"/>
    <w:rsid w:val="00E76E3B"/>
    <w:rsid w:val="00E77587"/>
    <w:rsid w:val="00E96BE8"/>
    <w:rsid w:val="00EA53B2"/>
    <w:rsid w:val="00EA782F"/>
    <w:rsid w:val="00ED3E74"/>
    <w:rsid w:val="00EE162F"/>
    <w:rsid w:val="00EE5E52"/>
    <w:rsid w:val="00F137BA"/>
    <w:rsid w:val="00F15C1D"/>
    <w:rsid w:val="00F26FB0"/>
    <w:rsid w:val="00F3280D"/>
    <w:rsid w:val="00F449F8"/>
    <w:rsid w:val="00F44DA4"/>
    <w:rsid w:val="00F544E9"/>
    <w:rsid w:val="00F57868"/>
    <w:rsid w:val="00F6487B"/>
    <w:rsid w:val="00F81A9D"/>
    <w:rsid w:val="00F854BB"/>
    <w:rsid w:val="00F92E1F"/>
    <w:rsid w:val="00FA17E0"/>
    <w:rsid w:val="00FA2D93"/>
    <w:rsid w:val="00FA5693"/>
    <w:rsid w:val="00FB3596"/>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954694"/>
    <w:pPr>
      <w:keepNext/>
      <w:keepLines/>
      <w:spacing w:before="12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95469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2171B4"/>
    <w:pPr>
      <w:spacing w:before="60" w:after="60" w:line="240" w:lineRule="auto"/>
      <w:jc w:val="left"/>
    </w:pPr>
    <w:rPr>
      <w:sz w:val="18"/>
      <w:szCs w:val="20"/>
    </w:rPr>
  </w:style>
  <w:style w:type="character" w:customStyle="1" w:styleId="TableTextChar">
    <w:name w:val="Table Text Char"/>
    <w:basedOn w:val="DefaultParagraphFont"/>
    <w:link w:val="TableText"/>
    <w:rsid w:val="002171B4"/>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15225</Words>
  <Characters>86789</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4</cp:revision>
  <cp:lastPrinted>2023-05-05T15:20:00Z</cp:lastPrinted>
  <dcterms:created xsi:type="dcterms:W3CDTF">2023-06-07T13:02:00Z</dcterms:created>
  <dcterms:modified xsi:type="dcterms:W3CDTF">2023-06-07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kgMi1xu"/&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